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3D3327" w14:textId="457EABEF" w:rsidR="00CE449D" w:rsidRPr="00FB5370" w:rsidRDefault="000B2F25" w:rsidP="00B16CE9">
      <w:pPr>
        <w:pStyle w:val="Title"/>
        <w:jc w:val="center"/>
        <w:rPr>
          <w:sz w:val="28"/>
          <w:szCs w:val="28"/>
        </w:rPr>
      </w:pPr>
      <w:r w:rsidRPr="00FB5370">
        <w:t xml:space="preserve">CS6213 Project </w:t>
      </w:r>
      <w:r w:rsidR="00A52052" w:rsidRPr="00FB5370">
        <w:t>Proposal</w:t>
      </w:r>
      <w:r w:rsidR="00223412" w:rsidRPr="00FB5370">
        <w:br/>
      </w:r>
    </w:p>
    <w:p w14:paraId="10E3BA2F" w14:textId="53C1ABDB" w:rsidR="000B2F25" w:rsidRPr="00FB5370" w:rsidRDefault="001348E6" w:rsidP="003270BF">
      <w:pPr>
        <w:jc w:val="center"/>
        <w:rPr>
          <w:sz w:val="28"/>
          <w:szCs w:val="28"/>
        </w:rPr>
      </w:pPr>
      <w:r w:rsidRPr="00FB5370">
        <w:rPr>
          <w:sz w:val="28"/>
          <w:szCs w:val="28"/>
        </w:rPr>
        <w:t>George Pîrlea and Darius Foo</w:t>
      </w:r>
    </w:p>
    <w:p w14:paraId="47EAD76F" w14:textId="74993C48" w:rsidR="00163A01" w:rsidRPr="00FB5370" w:rsidRDefault="00163A01" w:rsidP="00B10F86">
      <w:pPr>
        <w:jc w:val="center"/>
        <w:rPr>
          <w:sz w:val="24"/>
          <w:szCs w:val="24"/>
        </w:rPr>
      </w:pPr>
      <w:r w:rsidRPr="00FB5370">
        <w:rPr>
          <w:sz w:val="24"/>
          <w:szCs w:val="24"/>
        </w:rPr>
        <w:t xml:space="preserve">April </w:t>
      </w:r>
      <w:r w:rsidR="00B10F86" w:rsidRPr="00FB5370">
        <w:rPr>
          <w:sz w:val="24"/>
          <w:szCs w:val="24"/>
        </w:rPr>
        <w:t>2</w:t>
      </w:r>
      <w:r w:rsidR="00B10F86" w:rsidRPr="00FB5370">
        <w:rPr>
          <w:sz w:val="24"/>
          <w:szCs w:val="24"/>
          <w:vertAlign w:val="superscript"/>
        </w:rPr>
        <w:t>nd</w:t>
      </w:r>
      <w:r w:rsidRPr="00FB5370">
        <w:rPr>
          <w:sz w:val="24"/>
          <w:szCs w:val="24"/>
        </w:rPr>
        <w:t>, 2021</w:t>
      </w:r>
    </w:p>
    <w:p w14:paraId="325AE029" w14:textId="2429C32D" w:rsidR="00D159B4" w:rsidRPr="00FB5370" w:rsidRDefault="00D159B4" w:rsidP="00BE5C94">
      <w:pPr>
        <w:pStyle w:val="Heading1"/>
      </w:pPr>
      <w:r w:rsidRPr="00FB5370">
        <w:t>Outline</w:t>
      </w:r>
    </w:p>
    <w:p w14:paraId="1EC9A8C7" w14:textId="1B36C192" w:rsidR="008F40E7" w:rsidRPr="00FB5370" w:rsidRDefault="00BE5C94" w:rsidP="00730746">
      <w:pPr>
        <w:jc w:val="both"/>
        <w:rPr>
          <w:rFonts w:asciiTheme="majorHAnsi" w:hAnsiTheme="majorHAnsi"/>
        </w:rPr>
      </w:pPr>
      <w:r w:rsidRPr="00FB5370">
        <w:rPr>
          <w:rFonts w:asciiTheme="majorHAnsi" w:hAnsiTheme="majorHAnsi"/>
        </w:rPr>
        <w:t xml:space="preserve">We are looking at </w:t>
      </w:r>
      <w:r w:rsidRPr="00FB5370">
        <w:rPr>
          <w:rFonts w:asciiTheme="majorHAnsi" w:hAnsiTheme="majorHAnsi"/>
          <w:b/>
          <w:bCs/>
        </w:rPr>
        <w:t>lightweight formal methods</w:t>
      </w:r>
      <w:r w:rsidRPr="00FB5370">
        <w:rPr>
          <w:rFonts w:asciiTheme="majorHAnsi" w:hAnsiTheme="majorHAnsi"/>
        </w:rPr>
        <w:t xml:space="preserve"> </w:t>
      </w:r>
      <w:r w:rsidR="00957ADB" w:rsidRPr="00FB5370">
        <w:rPr>
          <w:rFonts w:asciiTheme="majorHAnsi" w:hAnsiTheme="majorHAnsi"/>
        </w:rPr>
        <w:t xml:space="preserve">(= an engineer can learn all they need to know to produce something useful in 2-3 weeks </w:t>
      </w:r>
      <w:r w:rsidR="00957ADB" w:rsidRPr="00FB5370">
        <w:rPr>
          <w:rFonts w:asciiTheme="majorHAnsi" w:hAnsiTheme="majorHAnsi"/>
        </w:rPr>
        <w:fldChar w:fldCharType="begin"/>
      </w:r>
      <w:r w:rsidR="002F138B" w:rsidRPr="00FB5370">
        <w:rPr>
          <w:rFonts w:asciiTheme="majorHAnsi" w:hAnsiTheme="majorHAnsi"/>
        </w:rPr>
        <w:instrText xml:space="preserve"> ADDIN ZOTERO_ITEM CSL_CITATION {"citationID":"tfxYuTRR","properties":{"formattedCitation":"[11]","plainCitation":"[11]","noteIndex":0},"citationItems":[{"id":43,"uris":["http://zotero.org/users/4577405/items/9X6FWGEJ"],"uri":["http://zotero.org/users/4577405/items/9X6FWGEJ"],"itemData":{"id":43,"type":"article-magazine","container-title":"Communications of the ACM","ISSN":"0001-0782, 1557-7317","issue":"4","language":"en","page":"66-73","source":"DOI.org (Crossref)","title":"How Amazon web services uses formal methods","volume":"58","author":[{"family":"Newcombe","given":"Chris"},{"family":"Rath","given":"Tim"},{"family":"Zhang","given":"Fan"},{"family":"Munteanu","given":"Bogdan"},{"family":"Brooker","given":"Marc"},{"family":"Deardeuff","given":"Michael"}],"issued":{"date-parts":[["2015",3,23]]}}}],"schema":"https://github.com/citation-style-language/schema/raw/master/csl-citation.json"} </w:instrText>
      </w:r>
      <w:r w:rsidR="00957ADB" w:rsidRPr="00FB5370">
        <w:rPr>
          <w:rFonts w:asciiTheme="majorHAnsi" w:hAnsiTheme="majorHAnsi"/>
        </w:rPr>
        <w:fldChar w:fldCharType="separate"/>
      </w:r>
      <w:r w:rsidR="002F138B" w:rsidRPr="00FB5370">
        <w:rPr>
          <w:rFonts w:ascii="Garamond" w:hAnsi="Garamond"/>
        </w:rPr>
        <w:t>[11]</w:t>
      </w:r>
      <w:r w:rsidR="00957ADB" w:rsidRPr="00FB5370">
        <w:rPr>
          <w:rFonts w:asciiTheme="majorHAnsi" w:hAnsiTheme="majorHAnsi"/>
        </w:rPr>
        <w:fldChar w:fldCharType="end"/>
      </w:r>
      <w:r w:rsidR="00957ADB" w:rsidRPr="00FB5370">
        <w:rPr>
          <w:rFonts w:asciiTheme="majorHAnsi" w:hAnsiTheme="majorHAnsi"/>
        </w:rPr>
        <w:t xml:space="preserve">) </w:t>
      </w:r>
      <w:r w:rsidRPr="00FB5370">
        <w:rPr>
          <w:rFonts w:asciiTheme="majorHAnsi" w:hAnsiTheme="majorHAnsi"/>
        </w:rPr>
        <w:t>for distributed systems.</w:t>
      </w:r>
      <w:r w:rsidR="008F40E7" w:rsidRPr="00FB5370">
        <w:rPr>
          <w:rFonts w:asciiTheme="majorHAnsi" w:hAnsiTheme="majorHAnsi"/>
        </w:rPr>
        <w:t xml:space="preserve"> Specifically, the following workflow:</w:t>
      </w:r>
    </w:p>
    <w:p w14:paraId="15882A0F" w14:textId="03F05D27" w:rsidR="004B104E" w:rsidRPr="00FB5370" w:rsidRDefault="004B104E" w:rsidP="00983F19">
      <w:pPr>
        <w:pStyle w:val="ListParagraph"/>
        <w:numPr>
          <w:ilvl w:val="0"/>
          <w:numId w:val="1"/>
        </w:numPr>
        <w:ind w:left="720"/>
        <w:jc w:val="both"/>
        <w:rPr>
          <w:rFonts w:asciiTheme="majorHAnsi" w:hAnsiTheme="majorHAnsi"/>
        </w:rPr>
      </w:pPr>
      <w:r w:rsidRPr="00FB5370">
        <w:rPr>
          <w:rFonts w:asciiTheme="majorHAnsi" w:hAnsiTheme="majorHAnsi"/>
        </w:rPr>
        <w:t xml:space="preserve">Engineers describe the system </w:t>
      </w:r>
      <w:r w:rsidRPr="00FB5370">
        <w:rPr>
          <w:rFonts w:asciiTheme="majorHAnsi" w:hAnsiTheme="majorHAnsi"/>
          <w:i/>
          <w:u w:val="single"/>
        </w:rPr>
        <w:t>design</w:t>
      </w:r>
      <w:r w:rsidRPr="00FB5370">
        <w:rPr>
          <w:rFonts w:asciiTheme="majorHAnsi" w:hAnsiTheme="majorHAnsi"/>
        </w:rPr>
        <w:t xml:space="preserve"> as a state </w:t>
      </w:r>
      <w:r w:rsidR="00367435" w:rsidRPr="00FB5370">
        <w:rPr>
          <w:rFonts w:asciiTheme="majorHAnsi" w:hAnsiTheme="majorHAnsi"/>
        </w:rPr>
        <w:t>transition system (in TLA) and debug it by model-checking key properties.</w:t>
      </w:r>
    </w:p>
    <w:p w14:paraId="37326009" w14:textId="77777777" w:rsidR="00A42949" w:rsidRPr="00FB5370" w:rsidRDefault="00A42949" w:rsidP="00983F19">
      <w:pPr>
        <w:pStyle w:val="ListParagraph"/>
        <w:jc w:val="both"/>
        <w:rPr>
          <w:rFonts w:asciiTheme="majorHAnsi" w:hAnsiTheme="majorHAnsi"/>
        </w:rPr>
      </w:pPr>
    </w:p>
    <w:p w14:paraId="66955319" w14:textId="4778E661" w:rsidR="001A6530" w:rsidRPr="00FB5370" w:rsidRDefault="001A6530" w:rsidP="00983F19">
      <w:pPr>
        <w:pStyle w:val="ListParagraph"/>
        <w:numPr>
          <w:ilvl w:val="0"/>
          <w:numId w:val="1"/>
        </w:numPr>
        <w:ind w:left="720"/>
        <w:jc w:val="both"/>
        <w:rPr>
          <w:rFonts w:asciiTheme="majorHAnsi" w:hAnsiTheme="majorHAnsi"/>
        </w:rPr>
      </w:pPr>
      <w:r w:rsidRPr="00FB5370">
        <w:rPr>
          <w:rFonts w:asciiTheme="majorHAnsi" w:hAnsiTheme="majorHAnsi"/>
        </w:rPr>
        <w:t xml:space="preserve">Engineers check that the system </w:t>
      </w:r>
      <w:r w:rsidRPr="00FB5370">
        <w:rPr>
          <w:rFonts w:asciiTheme="majorHAnsi" w:hAnsiTheme="majorHAnsi"/>
          <w:i/>
          <w:iCs/>
          <w:u w:val="single"/>
        </w:rPr>
        <w:t>implementation</w:t>
      </w:r>
      <w:r w:rsidRPr="00FB5370">
        <w:rPr>
          <w:rFonts w:asciiTheme="majorHAnsi" w:hAnsiTheme="majorHAnsi"/>
        </w:rPr>
        <w:t xml:space="preserve"> matches the design by identifying properties that can be checked either at runtime</w:t>
      </w:r>
      <w:r w:rsidR="008E57CC" w:rsidRPr="00FB5370">
        <w:rPr>
          <w:rFonts w:asciiTheme="majorHAnsi" w:hAnsiTheme="majorHAnsi"/>
        </w:rPr>
        <w:t xml:space="preserve"> </w:t>
      </w:r>
      <w:r w:rsidR="00AE7D78" w:rsidRPr="00FB5370">
        <w:rPr>
          <w:rFonts w:asciiTheme="majorHAnsi" w:hAnsiTheme="majorHAnsi"/>
        </w:rPr>
        <w:t xml:space="preserve">via monitoring </w:t>
      </w:r>
      <w:r w:rsidR="008E57CC" w:rsidRPr="00FB5370">
        <w:rPr>
          <w:rFonts w:asciiTheme="majorHAnsi" w:hAnsiTheme="majorHAnsi"/>
        </w:rPr>
        <w:fldChar w:fldCharType="begin"/>
      </w:r>
      <w:r w:rsidR="00E9533C" w:rsidRPr="00FB5370">
        <w:rPr>
          <w:rFonts w:asciiTheme="majorHAnsi" w:hAnsiTheme="majorHAnsi"/>
        </w:rPr>
        <w:instrText xml:space="preserve"> ADDIN ZOTERO_ITEM CSL_CITATION {"citationID":"AvWA1m6O","properties":{"formattedCitation":"[6]","plainCitation":"[6]","noteIndex":0},"citationItems":[{"id":2451,"uris":["http://zotero.org/users/4577405/items/V7YBGTA6"],"uri":["http://zotero.org/users/4577405/items/V7YBGTA6"],"itemData":{"id":2451,"type":"chapter","abstract":"This chapter surveys runtime veriﬁcation research related to distributed systems. We report solutions that study how to monitor system with some distributed characteristic, solutions that use a distributed platform for performing a monitoring task, and foundational works that present semantics for decomposing monitors or expressing speciﬁcations amenable for distributed systems.","container-title":"Lectures on Runtime Verification","event-place":"Cham","ISBN":"978-3-319-75631-8","language":"en","note":"collection-title: Lecture Notes in Computer Science\nDOI: 10.1007/978-3-319-75632-5_6","page":"176-210","publisher":"Springer International Publishing","publisher-place":"Cham","source":"DOI.org (Crossref)","title":"Runtime Verification for Decentralised and Distributed Systems","URL":"http://link.springer.com/10.1007/978-3-319-75632-5_6","volume":"10457","editor":[{"family":"Bartocci","given":"Ezio"},{"family":"Falcone","given":"Yliès"}],"author":[{"family":"Francalanza","given":"Adrian"},{"family":"Pérez","given":"Jorge A."},{"family":"Sánchez","given":"César"}],"accessed":{"date-parts":[["2021",3,26]]},"issued":{"date-parts":[["2018"]]}}}],"schema":"https://github.com/citation-style-language/schema/raw/master/csl-citation.json"} </w:instrText>
      </w:r>
      <w:r w:rsidR="008E57CC" w:rsidRPr="00FB5370">
        <w:rPr>
          <w:rFonts w:asciiTheme="majorHAnsi" w:hAnsiTheme="majorHAnsi"/>
        </w:rPr>
        <w:fldChar w:fldCharType="separate"/>
      </w:r>
      <w:r w:rsidR="00E9533C" w:rsidRPr="00FB5370">
        <w:rPr>
          <w:rFonts w:ascii="Garamond" w:hAnsi="Garamond"/>
        </w:rPr>
        <w:t>[6]</w:t>
      </w:r>
      <w:r w:rsidR="008E57CC" w:rsidRPr="00FB5370">
        <w:rPr>
          <w:rFonts w:asciiTheme="majorHAnsi" w:hAnsiTheme="majorHAnsi"/>
        </w:rPr>
        <w:fldChar w:fldCharType="end"/>
      </w:r>
      <w:r w:rsidR="00873C40" w:rsidRPr="00FB5370">
        <w:rPr>
          <w:rFonts w:asciiTheme="majorHAnsi" w:hAnsiTheme="majorHAnsi"/>
        </w:rPr>
        <w:t>,</w:t>
      </w:r>
      <w:r w:rsidRPr="00FB5370">
        <w:rPr>
          <w:rFonts w:asciiTheme="majorHAnsi" w:hAnsiTheme="majorHAnsi"/>
        </w:rPr>
        <w:t xml:space="preserve"> </w:t>
      </w:r>
      <w:r w:rsidR="00F1113E" w:rsidRPr="00FB5370">
        <w:rPr>
          <w:rFonts w:asciiTheme="majorHAnsi" w:hAnsiTheme="majorHAnsi"/>
        </w:rPr>
        <w:t>or by symbolic model checking</w:t>
      </w:r>
      <w:r w:rsidR="008E57CC" w:rsidRPr="00FB5370">
        <w:rPr>
          <w:rFonts w:asciiTheme="majorHAnsi" w:hAnsiTheme="majorHAnsi"/>
        </w:rPr>
        <w:t xml:space="preserve"> </w:t>
      </w:r>
      <w:r w:rsidR="008E57CC" w:rsidRPr="00FB5370">
        <w:rPr>
          <w:rFonts w:asciiTheme="majorHAnsi" w:hAnsiTheme="majorHAnsi"/>
        </w:rPr>
        <w:fldChar w:fldCharType="begin"/>
      </w:r>
      <w:r w:rsidR="00E9533C" w:rsidRPr="00FB5370">
        <w:rPr>
          <w:rFonts w:asciiTheme="majorHAnsi" w:hAnsiTheme="majorHAnsi"/>
        </w:rPr>
        <w:instrText xml:space="preserve"> ADDIN ZOTERO_ITEM CSL_CITATION {"citationID":"IU0k5KMc","properties":{"formattedCitation":"[4]","plainCitation":"[4]","noteIndex":0},"citationItems":[{"id":1023,"uris":["http://zotero.org/users/4577405/items/QQMG5A83"],"uri":["http://zotero.org/users/4577405/items/QQMG5A83"],"itemData":{"id":1023,"type":"paper-conference","abstract":"This experience report describes a style of applying symbolic model checking developed over the course of four years at Amazon Web Services (AWS). Lessons learned are drawn from proving properties of numerous C-based systems, e.g., custom hypervisors, encryption code, boot loaders, and an IoT operating system. Using our methodology, we find that we can prove the correctness of industrial low-level C-based systems with reasonable effort and predictability. Furthermore, AWS developers are increasingly writing their own formal specifications. All proofs discussed in this paper are publicly available on GitHub.","container-title":"Proceedings of the ACM/IEEE 42nd International Conference on Software Engineering: Software Engineering in Practice","DOI":"10.1145/3377813.3381347","event":"ICSE '20: 42nd International Conference on Software Engineering","event-place":"Seoul South Korea","ISBN":"978-1-4503-7123-0","language":"en","page":"11-20","publisher":"ACM","publisher-place":"Seoul South Korea","source":"DOI.org (Crossref)","title":"Code-level model checking in the software development workflow","URL":"https://dl.acm.org/doi/10.1145/3377813.3381347","author":[{"family":"Chong","given":"Nathan"},{"family":"Cook","given":"Byron"},{"family":"Kallas","given":"Konstantinos"},{"family":"Khazem","given":"Kareem"},{"family":"Monteiro","given":"Felipe R."},{"family":"Schwartz-Narbonne","given":"Daniel"},{"family":"Tasiran","given":"Serdar"},{"family":"Tautschnig","given":"Michael"},{"family":"Tuttle","given":"Mark R."}],"accessed":{"date-parts":[["2021",2,26]]},"issued":{"date-parts":[["2020",6,27]]}}}],"schema":"https://github.com/citation-style-language/schema/raw/master/csl-citation.json"} </w:instrText>
      </w:r>
      <w:r w:rsidR="008E57CC" w:rsidRPr="00FB5370">
        <w:rPr>
          <w:rFonts w:asciiTheme="majorHAnsi" w:hAnsiTheme="majorHAnsi"/>
        </w:rPr>
        <w:fldChar w:fldCharType="separate"/>
      </w:r>
      <w:r w:rsidR="00E9533C" w:rsidRPr="00FB5370">
        <w:rPr>
          <w:rFonts w:ascii="Garamond" w:hAnsi="Garamond"/>
        </w:rPr>
        <w:t>[4]</w:t>
      </w:r>
      <w:r w:rsidR="008E57CC" w:rsidRPr="00FB5370">
        <w:rPr>
          <w:rFonts w:asciiTheme="majorHAnsi" w:hAnsiTheme="majorHAnsi"/>
        </w:rPr>
        <w:fldChar w:fldCharType="end"/>
      </w:r>
      <w:r w:rsidR="00383470" w:rsidRPr="00FB5370">
        <w:rPr>
          <w:rFonts w:asciiTheme="majorHAnsi" w:hAnsiTheme="majorHAnsi"/>
        </w:rPr>
        <w:t xml:space="preserve">, or </w:t>
      </w:r>
      <w:r w:rsidR="007F411A" w:rsidRPr="00FB5370">
        <w:rPr>
          <w:rFonts w:asciiTheme="majorHAnsi" w:hAnsiTheme="majorHAnsi"/>
        </w:rPr>
        <w:t>as part of a continuous integration (CI) pipeline via testing</w:t>
      </w:r>
      <w:r w:rsidR="000F78B7" w:rsidRPr="00FB5370">
        <w:rPr>
          <w:rFonts w:asciiTheme="majorHAnsi" w:hAnsiTheme="majorHAnsi"/>
        </w:rPr>
        <w:t xml:space="preserve"> </w:t>
      </w:r>
      <w:r w:rsidR="006F7F68" w:rsidRPr="00FB5370">
        <w:rPr>
          <w:rFonts w:asciiTheme="majorHAnsi" w:hAnsiTheme="majorHAnsi"/>
        </w:rPr>
        <w:fldChar w:fldCharType="begin"/>
      </w:r>
      <w:r w:rsidR="00E9533C" w:rsidRPr="00FB5370">
        <w:rPr>
          <w:rFonts w:asciiTheme="majorHAnsi" w:hAnsiTheme="majorHAnsi"/>
        </w:rPr>
        <w:instrText xml:space="preserve"> ADDIN ZOTERO_ITEM CSL_CITATION {"citationID":"MlPOsw1m","properties":{"formattedCitation":"[5]","plainCitation":"[5]","noteIndex":0},"citationItems":[{"id":2463,"uris":["http://zotero.org/users/4577405/items/P6JR8TNC"],"uri":["http://zotero.org/users/4577405/items/P6JR8TNC"],"itemData":{"id":2463,"type":"article-journal","abstract":"Formal modelling is a powerful tool for developing complex systems. At MongoDB, we use TLA+ to model and verify multiple aspects of several systems. Ensuring conformance between a speciﬁcation and its implementation can add value to any speciﬁcation; it can avoid transcription errors, prevent bugs as a large organization rapidly develops the speciﬁed code, and even keep multiple implementations of the same speciﬁcation in sync. In this paper, we explore model-based testing as a tool for ensuring speciﬁcation-implementation conformance. We attempted two case studies: model-based trace-checking (MBTC) in the MongoDB Server’s replication protocol and model-based test-case generation (MBTCG) in MongoDB Realm Sync’s operational transformation algorithm. We found MBTC to be impractical for testing that the Server conformed to a highly abstract speciﬁcation. MBTCG was highly successful for Realm Sync, however. We analyze why one technique succeeded and the other failed, and advise future implementers making similar attempts at model-based testing.","container-title":"Proceedings of the VLDB Endowment","DOI":"10.14778/3397230.3397233","ISSN":"2150-8097","issue":"9","journalAbbreviation":"Proc. VLDB Endow.","language":"en","page":"1346-1358","source":"DOI.org (Crossref)","title":"Extreme modelling in practice","volume":"13","author":[{"family":"Davis","given":"A. Jesse Jiryu"},{"family":"Hirschhorn","given":"Max"},{"family":"Schvimer","given":"Judah"}],"issued":{"date-parts":[["2020",5]]}}}],"schema":"https://github.com/citation-style-language/schema/raw/master/csl-citation.json"} </w:instrText>
      </w:r>
      <w:r w:rsidR="006F7F68" w:rsidRPr="00FB5370">
        <w:rPr>
          <w:rFonts w:asciiTheme="majorHAnsi" w:hAnsiTheme="majorHAnsi"/>
        </w:rPr>
        <w:fldChar w:fldCharType="separate"/>
      </w:r>
      <w:r w:rsidR="00E9533C" w:rsidRPr="00FB5370">
        <w:rPr>
          <w:rFonts w:ascii="Garamond" w:hAnsi="Garamond"/>
        </w:rPr>
        <w:t>[5]</w:t>
      </w:r>
      <w:r w:rsidR="006F7F68" w:rsidRPr="00FB5370">
        <w:rPr>
          <w:rFonts w:asciiTheme="majorHAnsi" w:hAnsiTheme="majorHAnsi"/>
        </w:rPr>
        <w:fldChar w:fldCharType="end"/>
      </w:r>
      <w:r w:rsidR="00E93629" w:rsidRPr="00FB5370">
        <w:rPr>
          <w:rFonts w:asciiTheme="majorHAnsi" w:hAnsiTheme="majorHAnsi"/>
        </w:rPr>
        <w:t>.</w:t>
      </w:r>
    </w:p>
    <w:p w14:paraId="21A6D689" w14:textId="0C095C1A" w:rsidR="00092385" w:rsidRPr="00FB5370" w:rsidRDefault="00092385" w:rsidP="00092385">
      <w:pPr>
        <w:pStyle w:val="ListParagraph"/>
        <w:jc w:val="both"/>
        <w:rPr>
          <w:rFonts w:asciiTheme="majorHAnsi" w:hAnsiTheme="majorHAnsi"/>
        </w:rPr>
      </w:pPr>
    </w:p>
    <w:p w14:paraId="2908DEFD" w14:textId="0555D754" w:rsidR="00092385" w:rsidRPr="00FB5370" w:rsidRDefault="00976FC5" w:rsidP="00092385">
      <w:pPr>
        <w:pStyle w:val="ListParagraph"/>
        <w:ind w:left="0"/>
        <w:jc w:val="both"/>
        <w:rPr>
          <w:rFonts w:asciiTheme="majorHAnsi" w:hAnsiTheme="majorHAnsi"/>
        </w:rPr>
      </w:pPr>
      <w:r w:rsidRPr="00FB5370">
        <w:rPr>
          <w:rFonts w:asciiTheme="majorHAnsi" w:hAnsiTheme="majorHAnsi"/>
        </w:rPr>
        <w:t xml:space="preserve">Can we </w:t>
      </w:r>
      <w:r w:rsidR="0036188A" w:rsidRPr="00FB5370">
        <w:rPr>
          <w:rFonts w:asciiTheme="majorHAnsi" w:hAnsiTheme="majorHAnsi"/>
        </w:rPr>
        <w:t>come up with a “pay-as-you</w:t>
      </w:r>
      <w:r w:rsidR="00285072">
        <w:rPr>
          <w:rFonts w:asciiTheme="majorHAnsi" w:hAnsiTheme="majorHAnsi"/>
        </w:rPr>
        <w:t>-go</w:t>
      </w:r>
      <w:r w:rsidR="0036188A" w:rsidRPr="00FB5370">
        <w:rPr>
          <w:rFonts w:asciiTheme="majorHAnsi" w:hAnsiTheme="majorHAnsi"/>
        </w:rPr>
        <w:t>”</w:t>
      </w:r>
      <w:r w:rsidR="00ED1344" w:rsidRPr="00FB5370">
        <w:rPr>
          <w:rStyle w:val="FootnoteReference"/>
          <w:rFonts w:asciiTheme="majorHAnsi" w:hAnsiTheme="majorHAnsi"/>
        </w:rPr>
        <w:footnoteReference w:id="2"/>
      </w:r>
      <w:r w:rsidR="00C848F8" w:rsidRPr="00FB5370">
        <w:rPr>
          <w:rFonts w:asciiTheme="majorHAnsi" w:hAnsiTheme="majorHAnsi"/>
        </w:rPr>
        <w:t xml:space="preserve"> </w:t>
      </w:r>
      <w:r w:rsidR="0006026B" w:rsidRPr="00FB5370">
        <w:rPr>
          <w:rFonts w:asciiTheme="majorHAnsi" w:hAnsiTheme="majorHAnsi"/>
        </w:rPr>
        <w:t xml:space="preserve">workflow </w:t>
      </w:r>
      <w:r w:rsidR="004C1EE2" w:rsidRPr="00FB5370">
        <w:rPr>
          <w:rFonts w:asciiTheme="majorHAnsi" w:hAnsiTheme="majorHAnsi"/>
        </w:rPr>
        <w:t xml:space="preserve">for the verification </w:t>
      </w:r>
      <w:r w:rsidR="0028272B" w:rsidRPr="00FB5370">
        <w:rPr>
          <w:rFonts w:asciiTheme="majorHAnsi" w:hAnsiTheme="majorHAnsi"/>
        </w:rPr>
        <w:t>of distributed system implementations?</w:t>
      </w:r>
      <w:r w:rsidR="007E0DD5">
        <w:rPr>
          <w:rFonts w:asciiTheme="majorHAnsi" w:hAnsiTheme="majorHAnsi"/>
        </w:rPr>
        <w:t xml:space="preserve"> </w:t>
      </w:r>
      <w:r w:rsidR="003B6CAE" w:rsidRPr="00FB5370">
        <w:rPr>
          <w:rFonts w:asciiTheme="majorHAnsi" w:hAnsiTheme="majorHAnsi"/>
        </w:rPr>
        <w:t xml:space="preserve">Is it possible to make </w:t>
      </w:r>
      <w:r w:rsidR="00047F03" w:rsidRPr="00FB5370">
        <w:rPr>
          <w:rFonts w:asciiTheme="majorHAnsi" w:hAnsiTheme="majorHAnsi"/>
        </w:rPr>
        <w:t xml:space="preserve">lightweight verification </w:t>
      </w:r>
      <w:r w:rsidR="000B1E9A" w:rsidRPr="00FB5370">
        <w:rPr>
          <w:rFonts w:asciiTheme="majorHAnsi" w:hAnsiTheme="majorHAnsi"/>
        </w:rPr>
        <w:t xml:space="preserve">of distributed systems </w:t>
      </w:r>
      <w:r w:rsidR="00477216" w:rsidRPr="00FB5370">
        <w:rPr>
          <w:rFonts w:asciiTheme="majorHAnsi" w:hAnsiTheme="majorHAnsi"/>
        </w:rPr>
        <w:t xml:space="preserve">as easy </w:t>
      </w:r>
      <w:r w:rsidR="003E4E50" w:rsidRPr="00FB5370">
        <w:rPr>
          <w:rFonts w:asciiTheme="majorHAnsi" w:hAnsiTheme="majorHAnsi"/>
        </w:rPr>
        <w:t>as unit testing?</w:t>
      </w:r>
    </w:p>
    <w:p w14:paraId="387A5FE8" w14:textId="4D59311F" w:rsidR="00C431D8" w:rsidRPr="00FB5370" w:rsidRDefault="008200A6" w:rsidP="008200A6">
      <w:pPr>
        <w:pStyle w:val="Heading1"/>
      </w:pPr>
      <w:r w:rsidRPr="00FB5370">
        <w:t xml:space="preserve">Research </w:t>
      </w:r>
      <w:r w:rsidR="00697765" w:rsidRPr="00FB5370">
        <w:t>Q</w:t>
      </w:r>
      <w:r w:rsidRPr="00FB5370">
        <w:t>uestions</w:t>
      </w:r>
    </w:p>
    <w:p w14:paraId="5AC7FBE7" w14:textId="4D532940" w:rsidR="007F6A1D" w:rsidRPr="00FB5370" w:rsidRDefault="001570BE" w:rsidP="007B56FB">
      <w:pPr>
        <w:pStyle w:val="ListParagraph"/>
        <w:numPr>
          <w:ilvl w:val="0"/>
          <w:numId w:val="2"/>
        </w:numPr>
        <w:pBdr>
          <w:top w:val="single" w:sz="4" w:space="1" w:color="auto"/>
          <w:left w:val="single" w:sz="4" w:space="4" w:color="auto"/>
          <w:bottom w:val="single" w:sz="4" w:space="1" w:color="auto"/>
          <w:right w:val="single" w:sz="4" w:space="4" w:color="auto"/>
        </w:pBdr>
        <w:shd w:val="clear" w:color="auto" w:fill="FFFFFF" w:themeFill="background1"/>
        <w:jc w:val="both"/>
      </w:pPr>
      <w:r w:rsidRPr="00FB5370">
        <w:rPr>
          <w:b/>
          <w:bCs/>
        </w:rPr>
        <w:t>Conformance</w:t>
      </w:r>
      <w:r w:rsidR="00CF4BE9" w:rsidRPr="00FB5370">
        <w:rPr>
          <w:b/>
          <w:bCs/>
        </w:rPr>
        <w:t xml:space="preserve"> testing</w:t>
      </w:r>
      <w:r w:rsidRPr="00FB5370">
        <w:rPr>
          <w:b/>
          <w:bCs/>
        </w:rPr>
        <w:t xml:space="preserve">. </w:t>
      </w:r>
      <w:r w:rsidR="009F10F1" w:rsidRPr="00FB5370">
        <w:t>Given a</w:t>
      </w:r>
      <w:r w:rsidR="00CE0CAC" w:rsidRPr="00FB5370">
        <w:t xml:space="preserve"> TLA model</w:t>
      </w:r>
      <w:r w:rsidR="00536354" w:rsidRPr="00FB5370">
        <w:t xml:space="preserve"> that satisfies some simple properties</w:t>
      </w:r>
      <w:r w:rsidR="00CE0CAC" w:rsidRPr="00FB5370">
        <w:t xml:space="preserve"> and a system implementation, what is the easiest way to </w:t>
      </w:r>
      <w:r w:rsidR="000B79EB" w:rsidRPr="00FB5370">
        <w:t>check</w:t>
      </w:r>
      <w:r w:rsidR="005067D9" w:rsidRPr="00FB5370">
        <w:t xml:space="preserve"> that the implementation satisfies the properties?</w:t>
      </w:r>
      <w:r w:rsidR="00273369" w:rsidRPr="00FB5370">
        <w:br/>
      </w:r>
    </w:p>
    <w:p w14:paraId="4DDBCC07" w14:textId="69C6F8EE" w:rsidR="00DC1F8C" w:rsidRPr="00FB5370" w:rsidRDefault="00DC1F8C" w:rsidP="007B56FB">
      <w:pPr>
        <w:pStyle w:val="ListParagraph"/>
        <w:numPr>
          <w:ilvl w:val="0"/>
          <w:numId w:val="2"/>
        </w:numPr>
        <w:pBdr>
          <w:top w:val="single" w:sz="4" w:space="1" w:color="auto"/>
          <w:left w:val="single" w:sz="4" w:space="4" w:color="auto"/>
          <w:bottom w:val="single" w:sz="4" w:space="1" w:color="auto"/>
          <w:right w:val="single" w:sz="4" w:space="4" w:color="auto"/>
        </w:pBdr>
        <w:shd w:val="clear" w:color="auto" w:fill="FFFFFF" w:themeFill="background1"/>
        <w:jc w:val="both"/>
      </w:pPr>
      <w:r w:rsidRPr="00FB5370">
        <w:rPr>
          <w:b/>
          <w:bCs/>
        </w:rPr>
        <w:t xml:space="preserve">Refinement mappings. </w:t>
      </w:r>
      <w:r w:rsidRPr="00FB5370">
        <w:t>Given a model and an implementation, how can we best define the correspondence between the two,</w:t>
      </w:r>
      <w:r w:rsidR="00EA0AFB" w:rsidRPr="00FB5370">
        <w:t xml:space="preserve"> </w:t>
      </w:r>
      <w:r w:rsidRPr="00FB5370">
        <w:t>perhaps via a combination of manual/inferred annotations?</w:t>
      </w:r>
      <w:r w:rsidR="0042260B" w:rsidRPr="00FB5370">
        <w:t xml:space="preserve"> </w:t>
      </w:r>
      <w:r w:rsidR="009A2AEA" w:rsidRPr="00FB5370">
        <w:br/>
      </w:r>
    </w:p>
    <w:p w14:paraId="482B7662" w14:textId="7565AD19" w:rsidR="00856A27" w:rsidRPr="00FB5370" w:rsidRDefault="0073165A" w:rsidP="007B56FB">
      <w:pPr>
        <w:pStyle w:val="ListParagraph"/>
        <w:numPr>
          <w:ilvl w:val="0"/>
          <w:numId w:val="2"/>
        </w:numPr>
        <w:pBdr>
          <w:top w:val="single" w:sz="4" w:space="1" w:color="auto"/>
          <w:left w:val="single" w:sz="4" w:space="4" w:color="auto"/>
          <w:bottom w:val="single" w:sz="4" w:space="1" w:color="auto"/>
          <w:right w:val="single" w:sz="4" w:space="4" w:color="auto"/>
        </w:pBdr>
        <w:shd w:val="clear" w:color="auto" w:fill="FFFFFF" w:themeFill="background1"/>
        <w:jc w:val="both"/>
      </w:pPr>
      <w:r w:rsidRPr="00FB5370">
        <w:rPr>
          <w:b/>
          <w:bCs/>
        </w:rPr>
        <w:t xml:space="preserve">Empirical evaluation of conformance. </w:t>
      </w:r>
      <w:r w:rsidRPr="00FB5370">
        <w:t xml:space="preserve">For real-world distributed systems that come with both TLA models and implementations, </w:t>
      </w:r>
      <w:r w:rsidRPr="00FB5370">
        <w:rPr>
          <w:i/>
          <w:iCs/>
        </w:rPr>
        <w:t>empirically</w:t>
      </w:r>
      <w:r w:rsidRPr="00FB5370">
        <w:t>, is there a correspondence between the model and the actual implementation?</w:t>
      </w:r>
    </w:p>
    <w:p w14:paraId="744DCE70" w14:textId="58AE9AAE" w:rsidR="0073165A" w:rsidRPr="00FB5370" w:rsidRDefault="0073165A" w:rsidP="007B56FB">
      <w:pPr>
        <w:pStyle w:val="ListParagraph"/>
      </w:pPr>
    </w:p>
    <w:p w14:paraId="210DEF98" w14:textId="5FDE18D2" w:rsidR="00D53CD1" w:rsidRPr="00FB5370" w:rsidRDefault="00D53CD1" w:rsidP="0098531D">
      <w:pPr>
        <w:pStyle w:val="ListParagraph"/>
        <w:numPr>
          <w:ilvl w:val="0"/>
          <w:numId w:val="2"/>
        </w:numPr>
        <w:jc w:val="both"/>
      </w:pPr>
      <w:r w:rsidRPr="00FB5370">
        <w:rPr>
          <w:b/>
          <w:bCs/>
        </w:rPr>
        <w:t xml:space="preserve">Automatic discovery of refinement mappings. </w:t>
      </w:r>
      <w:r w:rsidRPr="00FB5370">
        <w:t xml:space="preserve">Can we automatically concretise models, i.e., make them closer to the implementation, to apply techniques like </w:t>
      </w:r>
      <w:r w:rsidRPr="00FB5370">
        <w:rPr>
          <w:i/>
          <w:iCs/>
        </w:rPr>
        <w:t>model-based trace checking</w:t>
      </w:r>
      <w:r w:rsidRPr="00FB5370">
        <w:t xml:space="preserve"> (MBTC)?</w:t>
      </w:r>
      <w:r w:rsidR="0016604B" w:rsidRPr="00FB5370">
        <w:br/>
      </w:r>
    </w:p>
    <w:p w14:paraId="1F16B43F" w14:textId="2E1C849E" w:rsidR="00614E3A" w:rsidRPr="00FB5370" w:rsidRDefault="00DC1F8C" w:rsidP="0098531D">
      <w:pPr>
        <w:pStyle w:val="ListParagraph"/>
        <w:numPr>
          <w:ilvl w:val="0"/>
          <w:numId w:val="2"/>
        </w:numPr>
        <w:shd w:val="clear" w:color="auto" w:fill="FFFFFF" w:themeFill="background1"/>
        <w:jc w:val="both"/>
      </w:pPr>
      <w:r w:rsidRPr="00FB5370">
        <w:rPr>
          <w:b/>
          <w:bCs/>
        </w:rPr>
        <w:t xml:space="preserve">Automation of conformance testing. </w:t>
      </w:r>
      <w:r w:rsidRPr="00FB5370">
        <w:t xml:space="preserve">Given a model </w:t>
      </w:r>
      <w:r w:rsidR="002179B3" w:rsidRPr="00FB5370">
        <w:t>with a known refinement</w:t>
      </w:r>
      <w:r w:rsidRPr="00FB5370">
        <w:t xml:space="preserve"> mapping to the implementatio</w:t>
      </w:r>
      <w:r w:rsidR="00203763" w:rsidRPr="00FB5370">
        <w:t>n</w:t>
      </w:r>
      <w:r w:rsidRPr="00FB5370">
        <w:t xml:space="preserve">, can we automatically instrument </w:t>
      </w:r>
      <w:r w:rsidR="00C00663" w:rsidRPr="00FB5370">
        <w:t xml:space="preserve">the code </w:t>
      </w:r>
      <w:r w:rsidRPr="00FB5370">
        <w:t>for model-based trace checking?</w:t>
      </w:r>
    </w:p>
    <w:p w14:paraId="17963086" w14:textId="057077DB" w:rsidR="00AD1970" w:rsidRPr="00FB5370" w:rsidRDefault="00757515" w:rsidP="007B56FB">
      <w:pPr>
        <w:pStyle w:val="ListParagraph"/>
        <w:tabs>
          <w:tab w:val="left" w:pos="2930"/>
        </w:tabs>
        <w:jc w:val="both"/>
      </w:pPr>
      <w:r w:rsidRPr="00FB5370">
        <w:tab/>
      </w:r>
    </w:p>
    <w:p w14:paraId="27114DDA" w14:textId="7D0A0F4A" w:rsidR="00947FF0" w:rsidRPr="00FB5370" w:rsidRDefault="00C60A10" w:rsidP="007B56FB">
      <w:pPr>
        <w:pStyle w:val="ListParagraph"/>
        <w:numPr>
          <w:ilvl w:val="0"/>
          <w:numId w:val="2"/>
        </w:numPr>
      </w:pPr>
      <w:r w:rsidRPr="00FB5370">
        <w:rPr>
          <w:b/>
          <w:bCs/>
        </w:rPr>
        <w:t>Model creation</w:t>
      </w:r>
      <w:r w:rsidR="00D2618E" w:rsidRPr="00FB5370">
        <w:rPr>
          <w:b/>
          <w:bCs/>
        </w:rPr>
        <w:t>.</w:t>
      </w:r>
      <w:r w:rsidR="00D2618E" w:rsidRPr="00FB5370">
        <w:t xml:space="preserve"> </w:t>
      </w:r>
      <w:r w:rsidR="007B3919" w:rsidRPr="00FB5370">
        <w:t xml:space="preserve">If we have an implementation, but no model, </w:t>
      </w:r>
      <w:r w:rsidR="00A83AC6" w:rsidRPr="00FB5370">
        <w:t xml:space="preserve">what is the best approach </w:t>
      </w:r>
      <w:r w:rsidR="0029257E" w:rsidRPr="00FB5370">
        <w:t xml:space="preserve">to writing a model that is </w:t>
      </w:r>
      <w:r w:rsidR="00A36823" w:rsidRPr="00FB5370">
        <w:t>suitable</w:t>
      </w:r>
      <w:r w:rsidR="0029257E" w:rsidRPr="00FB5370">
        <w:t xml:space="preserve"> for conformance testing?</w:t>
      </w:r>
      <w:r w:rsidR="00436785" w:rsidRPr="00FB5370">
        <w:br/>
      </w:r>
    </w:p>
    <w:p w14:paraId="176D266C" w14:textId="34B958A8" w:rsidR="007E5D17" w:rsidRPr="00FB5370" w:rsidRDefault="00947FF0" w:rsidP="007B56FB">
      <w:pPr>
        <w:pStyle w:val="ListParagraph"/>
        <w:numPr>
          <w:ilvl w:val="0"/>
          <w:numId w:val="2"/>
        </w:numPr>
        <w:jc w:val="both"/>
      </w:pPr>
      <w:r w:rsidRPr="00FB5370">
        <w:rPr>
          <w:b/>
          <w:bCs/>
        </w:rPr>
        <w:t xml:space="preserve">Discover invariants to check in the implementation. </w:t>
      </w:r>
      <w:r w:rsidRPr="00FB5370">
        <w:t xml:space="preserve">Can we automatically discover invariants of the model </w:t>
      </w:r>
      <w:r w:rsidRPr="00FB5370">
        <w:fldChar w:fldCharType="begin"/>
      </w:r>
      <w:r w:rsidR="002F138B" w:rsidRPr="00FB5370">
        <w:instrText xml:space="preserve"> ADDIN ZOTERO_ITEM CSL_CITATION {"citationID":"m8seUBpt","properties":{"formattedCitation":"[9]","plainCitation":"[9]","noteIndex":0},"citationItems":[{"id":1015,"uris":["http://zotero.org/users/4577405/items/YMKAN2NJ"],"uri":["http://zotero.org/users/4577405/items/YMKAN2NJ"],"itemData":{"id":1015,"type":"paper-conference","abstract":"Designing and implementing distributed systems correctly is a very challenging task. Recently, formal verification has been successfully used to prove the correctness of distributed systems. At the heart of formal verification lies a computer-checked proof with an inductive invariant. Finding this inductive invariant, however, is the most difficult part of the proof. Alas, current proof techniques require inductive invariants to be found manually---and painstakingly---by the developer. In this paper, we present a new approach, Incremental Inference of Inductive Invariants (I4), to automatically generate inductive invariants for distributed protocols. The essence of our idea is simple: the inductive invariant of a finite instance of the protocol can be used to infer a general inductive invariant for the infinite distributed protocol. In I4, we create a finite instance of the protocol; use a model checking tool to automatically derive the inductive invariant for this finite instance; and generalize this invariant to an inductive invariant for the infinite protocol. Our experiments show that I4 can prove the correctness of several distributed protocols like Chord, 2PC and Transaction Chains with little to no human effort.","collection-title":"SOSP '19","container-title":"Proceedings of the 27th ACM Symposium on Operating Systems Principles","DOI":"10.1145/3341301.3359651","event-place":"New York, NY, USA","ISBN":"978-1-4503-6873-5","page":"370–384","publisher":"Association for Computing Machinery","publisher-place":"New York, NY, USA","source":"ACM Digital Library","title":"I4: incremental inference of inductive invariants for verification of distributed protocols","title-short":"I4","URL":"http://doi.org/10.1145/3341301.3359651","author":[{"family":"Ma","given":"Haojun"},{"family":"Goel","given":"Aman"},{"family":"Jeannin","given":"Jean-Baptiste"},{"family":"Kapritsos","given":"Manos"},{"family":"Kasikci","given":"Baris"},{"family":"Sakallah","given":"Karem A."}],"accessed":{"date-parts":[["2021",3,8]]},"issued":{"date-parts":[["2019",10,27]]}}}],"schema":"https://github.com/citation-style-language/schema/raw/master/csl-citation.json"} </w:instrText>
      </w:r>
      <w:r w:rsidRPr="00FB5370">
        <w:fldChar w:fldCharType="separate"/>
      </w:r>
      <w:r w:rsidR="002F138B" w:rsidRPr="00FB5370">
        <w:rPr>
          <w:rFonts w:ascii="Garamond" w:hAnsi="Garamond"/>
        </w:rPr>
        <w:t>[9]</w:t>
      </w:r>
      <w:r w:rsidRPr="00FB5370">
        <w:fldChar w:fldCharType="end"/>
      </w:r>
      <w:r w:rsidRPr="00FB5370">
        <w:t xml:space="preserve"> and </w:t>
      </w:r>
      <w:r w:rsidRPr="00FB5370">
        <w:rPr>
          <w:i/>
          <w:iCs/>
        </w:rPr>
        <w:t xml:space="preserve">check </w:t>
      </w:r>
      <w:r w:rsidRPr="00FB5370">
        <w:t>that the implementation conforms</w:t>
      </w:r>
      <w:r w:rsidRPr="00FB5370">
        <w:rPr>
          <w:i/>
          <w:iCs/>
        </w:rPr>
        <w:t xml:space="preserve"> </w:t>
      </w:r>
      <w:r w:rsidRPr="00FB5370">
        <w:t xml:space="preserve">to these same invariants (after the appropriate refinement mapping is applied), akin to </w:t>
      </w:r>
      <w:r w:rsidRPr="00FB5370">
        <w:rPr>
          <w:i/>
          <w:iCs/>
        </w:rPr>
        <w:t>model-based test-case generation</w:t>
      </w:r>
      <w:r w:rsidRPr="00FB5370">
        <w:t xml:space="preserve"> (MBTCG)?</w:t>
      </w:r>
    </w:p>
    <w:p w14:paraId="19D66DF9" w14:textId="4275A2DE" w:rsidR="00602C24" w:rsidRPr="00FB5370" w:rsidRDefault="00F905DD" w:rsidP="00602C24">
      <w:pPr>
        <w:pStyle w:val="Heading1"/>
      </w:pPr>
      <w:r w:rsidRPr="00FB5370">
        <w:lastRenderedPageBreak/>
        <w:t>Project Scope &amp; Motivation</w:t>
      </w:r>
    </w:p>
    <w:p w14:paraId="3B58DCCF" w14:textId="4135FAF4" w:rsidR="002F449B" w:rsidRPr="00FB5370" w:rsidRDefault="00C83813" w:rsidP="008F26B3">
      <w:pPr>
        <w:jc w:val="both"/>
      </w:pPr>
      <w:r w:rsidRPr="00FB5370">
        <w:t xml:space="preserve">For the project, we will focus on </w:t>
      </w:r>
      <w:r w:rsidR="008F26B3" w:rsidRPr="00FB5370">
        <w:t>research questions Q1 – Q3</w:t>
      </w:r>
      <w:r w:rsidR="00EB3CF1" w:rsidRPr="00FB5370">
        <w:t xml:space="preserve">, and </w:t>
      </w:r>
      <w:r w:rsidR="00547E39" w:rsidRPr="00FB5370">
        <w:t>will tangentially</w:t>
      </w:r>
      <w:r w:rsidR="00EB3CF1" w:rsidRPr="00FB5370">
        <w:t xml:space="preserve"> explore Q6.</w:t>
      </w:r>
    </w:p>
    <w:p w14:paraId="452AC9F1" w14:textId="06276909" w:rsidR="00F03609" w:rsidRPr="00FB5370" w:rsidRDefault="00410CFD" w:rsidP="00DC2872">
      <w:pPr>
        <w:pBdr>
          <w:top w:val="single" w:sz="4" w:space="1" w:color="auto"/>
          <w:left w:val="single" w:sz="4" w:space="4" w:color="auto"/>
          <w:bottom w:val="single" w:sz="4" w:space="1" w:color="auto"/>
          <w:right w:val="single" w:sz="4" w:space="4" w:color="auto"/>
          <w:between w:val="single" w:sz="4" w:space="1" w:color="auto"/>
          <w:bar w:val="single" w:sz="4" w:color="auto"/>
        </w:pBdr>
        <w:jc w:val="both"/>
      </w:pPr>
      <w:r w:rsidRPr="00FB5370">
        <w:t xml:space="preserve">Specifically, </w:t>
      </w:r>
      <w:r w:rsidR="007103D7" w:rsidRPr="00FB5370">
        <w:t>we</w:t>
      </w:r>
      <w:r w:rsidR="004B7A9B" w:rsidRPr="00FB5370">
        <w:t xml:space="preserve"> </w:t>
      </w:r>
      <w:r w:rsidR="000B35DE" w:rsidRPr="00FB5370">
        <w:t>will</w:t>
      </w:r>
      <w:r w:rsidR="00E01EAB" w:rsidRPr="00FB5370">
        <w:t xml:space="preserve"> select </w:t>
      </w:r>
      <w:r w:rsidR="006B50DC" w:rsidRPr="00FB5370">
        <w:t xml:space="preserve">three </w:t>
      </w:r>
      <w:r w:rsidR="003D647E" w:rsidRPr="00FB5370">
        <w:t xml:space="preserve">open-source </w:t>
      </w:r>
      <w:r w:rsidR="006974FD" w:rsidRPr="00FB5370">
        <w:t>distributed system implementations</w:t>
      </w:r>
      <w:r w:rsidR="00CF4F10" w:rsidRPr="00FB5370">
        <w:t xml:space="preserve"> and</w:t>
      </w:r>
      <w:r w:rsidR="00B31AAC" w:rsidRPr="00FB5370">
        <w:t xml:space="preserve"> </w:t>
      </w:r>
      <w:r w:rsidR="005E2978" w:rsidRPr="00FB5370">
        <w:t xml:space="preserve">evaluate </w:t>
      </w:r>
      <w:r w:rsidR="00B85B19" w:rsidRPr="00FB5370">
        <w:t>whether the</w:t>
      </w:r>
      <w:r w:rsidR="00BD4205" w:rsidRPr="00FB5370">
        <w:t xml:space="preserve"> implementations </w:t>
      </w:r>
      <w:r w:rsidR="00D25BC0" w:rsidRPr="00FB5370">
        <w:t>satisfy the</w:t>
      </w:r>
      <w:r w:rsidR="009C3EB5" w:rsidRPr="00FB5370">
        <w:t>ir</w:t>
      </w:r>
      <w:r w:rsidR="00D25BC0" w:rsidRPr="00FB5370">
        <w:t xml:space="preserve"> </w:t>
      </w:r>
      <w:r w:rsidR="00731367">
        <w:t xml:space="preserve">TLA </w:t>
      </w:r>
      <w:r w:rsidR="00D25BC0" w:rsidRPr="00FB5370">
        <w:t>specification.</w:t>
      </w:r>
    </w:p>
    <w:p w14:paraId="60FE25A5" w14:textId="3D25E983" w:rsidR="00BC316F" w:rsidRPr="00FB5370" w:rsidRDefault="00311132" w:rsidP="008F26B3">
      <w:pPr>
        <w:jc w:val="both"/>
      </w:pPr>
      <w:r w:rsidRPr="00FB5370">
        <w:rPr>
          <w:b/>
          <w:bCs/>
        </w:rPr>
        <w:t xml:space="preserve">Verifying Raft implementations. </w:t>
      </w:r>
      <w:r w:rsidR="0003319A" w:rsidRPr="00FB5370">
        <w:t>T</w:t>
      </w:r>
      <w:r w:rsidR="002469C5" w:rsidRPr="00FB5370">
        <w:t xml:space="preserve">o ease the workload (and </w:t>
      </w:r>
      <w:r w:rsidR="0021679B" w:rsidRPr="00FB5370">
        <w:t>potentially make for a better story in an empirical evaluation paper</w:t>
      </w:r>
      <w:r w:rsidR="00C00109" w:rsidRPr="00FB5370">
        <w:t>)</w:t>
      </w:r>
      <w:r w:rsidR="00FE7AF0" w:rsidRPr="00FB5370">
        <w:t>,</w:t>
      </w:r>
      <w:r w:rsidR="002F1DBC" w:rsidRPr="00FB5370">
        <w:t xml:space="preserve"> all three of the systems we choose will be</w:t>
      </w:r>
      <w:r w:rsidR="00D63BCE" w:rsidRPr="00FB5370">
        <w:t xml:space="preserve"> </w:t>
      </w:r>
      <w:hyperlink r:id="rId8" w:anchor="implementations" w:history="1">
        <w:r w:rsidR="00D63BCE" w:rsidRPr="00FB5370">
          <w:rPr>
            <w:rStyle w:val="Hyperlink"/>
          </w:rPr>
          <w:t>open-source implementations</w:t>
        </w:r>
      </w:hyperlink>
      <w:r w:rsidR="00D63BCE" w:rsidRPr="00FB5370">
        <w:rPr>
          <w:rStyle w:val="Hyperlink"/>
        </w:rPr>
        <w:t xml:space="preserve"> of Raft</w:t>
      </w:r>
      <w:r w:rsidR="00BC316F" w:rsidRPr="00FB5370">
        <w:t>, i.e., the implementations will share a single specification.</w:t>
      </w:r>
      <w:r w:rsidR="0020730B" w:rsidRPr="00FB5370">
        <w:t xml:space="preserve"> </w:t>
      </w:r>
      <w:r w:rsidR="00BC316F" w:rsidRPr="00FB5370">
        <w:t>Some of these implementations are very widely used, so finding a serious bug in them would be impactful.</w:t>
      </w:r>
    </w:p>
    <w:p w14:paraId="4E45538C" w14:textId="5D9565DF" w:rsidR="00DD1997" w:rsidRPr="00FB5370" w:rsidRDefault="005F2B72" w:rsidP="008F26B3">
      <w:pPr>
        <w:jc w:val="both"/>
      </w:pPr>
      <w:r w:rsidRPr="00FB5370">
        <w:rPr>
          <w:b/>
          <w:bCs/>
        </w:rPr>
        <w:t xml:space="preserve">TLA </w:t>
      </w:r>
      <w:r w:rsidR="00CA632F" w:rsidRPr="00FB5370">
        <w:rPr>
          <w:b/>
          <w:bCs/>
        </w:rPr>
        <w:t>m</w:t>
      </w:r>
      <w:r w:rsidRPr="00FB5370">
        <w:rPr>
          <w:b/>
          <w:bCs/>
        </w:rPr>
        <w:t>odels</w:t>
      </w:r>
      <w:r w:rsidR="00A75CB3" w:rsidRPr="00FB5370">
        <w:rPr>
          <w:b/>
          <w:bCs/>
        </w:rPr>
        <w:t xml:space="preserve">. </w:t>
      </w:r>
      <w:r w:rsidR="00C13959" w:rsidRPr="00FB5370">
        <w:t xml:space="preserve">There is an existing </w:t>
      </w:r>
      <w:hyperlink r:id="rId9" w:history="1">
        <w:r w:rsidR="00C13959" w:rsidRPr="00FB5370">
          <w:rPr>
            <w:rStyle w:val="Hyperlink"/>
          </w:rPr>
          <w:t>TLA</w:t>
        </w:r>
        <w:r w:rsidR="006731D1" w:rsidRPr="00FB5370">
          <w:rPr>
            <w:rStyle w:val="Hyperlink"/>
          </w:rPr>
          <w:t>+</w:t>
        </w:r>
        <w:r w:rsidR="00C13959" w:rsidRPr="00FB5370">
          <w:rPr>
            <w:rStyle w:val="Hyperlink"/>
          </w:rPr>
          <w:t xml:space="preserve"> model for Raft</w:t>
        </w:r>
      </w:hyperlink>
      <w:r w:rsidR="00C13959" w:rsidRPr="00FB5370">
        <w:t>, written by Die</w:t>
      </w:r>
      <w:r w:rsidR="00DC1363" w:rsidRPr="00FB5370">
        <w:t xml:space="preserve">go Ongaro himself, but </w:t>
      </w:r>
      <w:r w:rsidR="003905E1" w:rsidRPr="00FB5370">
        <w:t xml:space="preserve">that model </w:t>
      </w:r>
      <w:r w:rsidR="003905E1" w:rsidRPr="00FB5370">
        <w:rPr>
          <w:i/>
          <w:iCs/>
        </w:rPr>
        <w:t>does not</w:t>
      </w:r>
      <w:r w:rsidR="003905E1" w:rsidRPr="00FB5370">
        <w:t xml:space="preserve"> include </w:t>
      </w:r>
      <w:r w:rsidR="00E52876" w:rsidRPr="00FB5370">
        <w:t>membership changes and log compaction</w:t>
      </w:r>
      <w:r w:rsidR="006F7F7F" w:rsidRPr="00FB5370">
        <w:t xml:space="preserve">, </w:t>
      </w:r>
      <w:r w:rsidR="009A1ED1" w:rsidRPr="00FB5370">
        <w:t>features that are error-prone to implement.</w:t>
      </w:r>
      <w:r w:rsidR="007C4EE5" w:rsidRPr="00FB5370">
        <w:t xml:space="preserve"> </w:t>
      </w:r>
      <w:r w:rsidR="007306BF" w:rsidRPr="00FB5370">
        <w:t>A later model</w:t>
      </w:r>
      <w:r w:rsidR="009A5EBB" w:rsidRPr="00FB5370">
        <w:rPr>
          <w:rStyle w:val="FootnoteReference"/>
        </w:rPr>
        <w:footnoteReference w:id="3"/>
      </w:r>
      <w:r w:rsidR="007306BF" w:rsidRPr="00FB5370">
        <w:t xml:space="preserve">, </w:t>
      </w:r>
      <w:r w:rsidR="004B17DF" w:rsidRPr="00FB5370">
        <w:t>developed by PhD students at Carnegie Mellon University</w:t>
      </w:r>
      <w:r w:rsidR="00600CBA" w:rsidRPr="00FB5370">
        <w:t xml:space="preserve">, </w:t>
      </w:r>
      <w:r w:rsidR="0023640F" w:rsidRPr="00FB5370">
        <w:t>extend</w:t>
      </w:r>
      <w:r w:rsidR="007C2B88" w:rsidRPr="00FB5370">
        <w:t>ed</w:t>
      </w:r>
      <w:r w:rsidR="0023640F" w:rsidRPr="00FB5370">
        <w:t xml:space="preserve"> the original with </w:t>
      </w:r>
      <w:r w:rsidR="00EB6A08" w:rsidRPr="00FB5370">
        <w:t xml:space="preserve">cluster membership changes, finding a safety violation </w:t>
      </w:r>
      <w:r w:rsidR="006B2F2C" w:rsidRPr="00FB5370">
        <w:t xml:space="preserve">in the Raft protocol </w:t>
      </w:r>
      <w:r w:rsidR="00EB6A08" w:rsidRPr="00FB5370">
        <w:t>in the process</w:t>
      </w:r>
      <w:r w:rsidR="000971A2" w:rsidRPr="00FB5370">
        <w:t xml:space="preserve"> </w:t>
      </w:r>
      <w:r w:rsidR="00FC1EA8" w:rsidRPr="00FB5370">
        <w:fldChar w:fldCharType="begin"/>
      </w:r>
      <w:r w:rsidR="00E9533C" w:rsidRPr="00FB5370">
        <w:instrText xml:space="preserve"> ADDIN ZOTERO_ITEM CSL_CITATION {"citationID":"hrLsvno5","properties":{"formattedCitation":"[2]","plainCitation":"[2]","noteIndex":0},"citationItems":[{"id":2510,"uris":["http://zotero.org/users/4577405/items/ST8R78RW"],"uri":["http://zotero.org/users/4577405/items/ST8R78RW"],"itemData":{"id":2510,"type":"report","language":"en","page":"46","title":"15-812 Term Paper: Specifying and proving cluster membership for the Raft distributed consensus algorithm","URL":"https://www.cs.cmu.edu/~aplatzer/course/pls15/projects/bamos.pdf","author":[{"family":"Amos","given":"Brandon"},{"family":"Zhang","given":"Huanchen"}],"issued":{"date-parts":[["2015"]]}}}],"schema":"https://github.com/citation-style-language/schema/raw/master/csl-citation.json"} </w:instrText>
      </w:r>
      <w:r w:rsidR="00FC1EA8" w:rsidRPr="00FB5370">
        <w:fldChar w:fldCharType="separate"/>
      </w:r>
      <w:r w:rsidR="00FC1EA8" w:rsidRPr="00FB5370">
        <w:rPr>
          <w:rFonts w:ascii="Garamond" w:hAnsi="Garamond"/>
        </w:rPr>
        <w:t>[2]</w:t>
      </w:r>
      <w:r w:rsidR="00FC1EA8" w:rsidRPr="00FB5370">
        <w:fldChar w:fldCharType="end"/>
      </w:r>
      <w:r w:rsidR="0023640F" w:rsidRPr="00FB5370">
        <w:t xml:space="preserve">. </w:t>
      </w:r>
      <w:r w:rsidR="000971A2" w:rsidRPr="00FB5370">
        <w:t>To our knowledge,</w:t>
      </w:r>
      <w:r w:rsidR="00CC0C64" w:rsidRPr="00FB5370">
        <w:t xml:space="preserve"> no model featuring log compaction exists.</w:t>
      </w:r>
      <w:r w:rsidR="000A5574" w:rsidRPr="00FB5370">
        <w:t xml:space="preserve"> The combination of the two features might uncover further errors in the </w:t>
      </w:r>
      <w:r w:rsidR="00BF0859" w:rsidRPr="00FB5370">
        <w:t>protocol since</w:t>
      </w:r>
      <w:r w:rsidR="004D08B3" w:rsidRPr="00FB5370">
        <w:t xml:space="preserve"> the log is used </w:t>
      </w:r>
      <w:r w:rsidR="00E71A1C">
        <w:t>to</w:t>
      </w:r>
      <w:r w:rsidR="004D08B3" w:rsidRPr="00FB5370">
        <w:t xml:space="preserve"> track membership changes.</w:t>
      </w:r>
    </w:p>
    <w:p w14:paraId="50905344" w14:textId="4160BEEA" w:rsidR="00746359" w:rsidRPr="00FB5370" w:rsidRDefault="00BF6EDE" w:rsidP="008F26B3">
      <w:pPr>
        <w:jc w:val="both"/>
      </w:pPr>
      <w:r w:rsidRPr="00FB5370">
        <w:rPr>
          <w:b/>
          <w:bCs/>
        </w:rPr>
        <w:t xml:space="preserve">Coq </w:t>
      </w:r>
      <w:r w:rsidR="00CA632F" w:rsidRPr="00FB5370">
        <w:rPr>
          <w:b/>
          <w:bCs/>
        </w:rPr>
        <w:t>p</w:t>
      </w:r>
      <w:r w:rsidRPr="00FB5370">
        <w:rPr>
          <w:b/>
          <w:bCs/>
        </w:rPr>
        <w:t>roof.</w:t>
      </w:r>
      <w:r w:rsidR="005844E1" w:rsidRPr="00FB5370">
        <w:t xml:space="preserve"> </w:t>
      </w:r>
      <w:r w:rsidRPr="00FB5370">
        <w:t xml:space="preserve">Woos </w:t>
      </w:r>
      <w:r w:rsidR="008B2562" w:rsidRPr="00FB5370">
        <w:t xml:space="preserve">et al. </w:t>
      </w:r>
      <w:r w:rsidR="002056DB" w:rsidRPr="00FB5370">
        <w:t>developed a</w:t>
      </w:r>
      <w:r w:rsidR="00806EE7" w:rsidRPr="00FB5370">
        <w:t xml:space="preserve"> Raft</w:t>
      </w:r>
      <w:r w:rsidR="002056DB" w:rsidRPr="00FB5370">
        <w:t xml:space="preserve"> implementation</w:t>
      </w:r>
      <w:r w:rsidR="00806EE7" w:rsidRPr="00FB5370">
        <w:t xml:space="preserve"> (without membership changes and log compaction) in Coq</w:t>
      </w:r>
      <w:r w:rsidR="002056DB" w:rsidRPr="00FB5370">
        <w:t xml:space="preserve"> and proved its safety</w:t>
      </w:r>
      <w:r w:rsidR="00693E1E" w:rsidRPr="00FB5370">
        <w:t xml:space="preserve"> </w:t>
      </w:r>
      <w:r w:rsidR="00693E1E" w:rsidRPr="00FB5370">
        <w:fldChar w:fldCharType="begin"/>
      </w:r>
      <w:r w:rsidR="002F138B" w:rsidRPr="00FB5370">
        <w:instrText xml:space="preserve"> ADDIN ZOTERO_ITEM CSL_CITATION {"citationID":"ESrIKKpM","properties":{"formattedCitation":"[15]","plainCitation":"[15]","noteIndex":0},"citationItems":[{"id":1019,"uris":["http://zotero.org/users/4577405/items/EE7FCIUR"],"uri":["http://zotero.org/users/4577405/items/EE7FCIUR"],"itemData":{"id":1019,"type":"paper-conference","abstract":"We present the first formal verification of state machine safety for the Raft consensus protocol, a critical component of many distributed systems. We connected our proof to previous work to establish an end-to-end guarantee that our implementation provides linearizable state machine replication. This proof required iteratively discovering and proving 90 system invariants. Our verified implementation is extracted to OCaml and runs on real networks. The primary challenge we faced during the verification process was proof maintenance, since proving one invariant often required strengthening and updating other parts of our proof. To address this challenge, we propose a methodology of planning for change during verification. Our methodology adapts classical information hiding techniques to the context of proof assistants, factors out common invariant-strengthening patterns into custom induction principles, proves higher-order lemmas that show any property proved about a particular component implies analogous properties about related components, and makes proofs robust to change using structural tactics. We also discuss how our methodology may be applied to systems verification more broadly.","collection-title":"CPP 2016","container-title":"Proceedings of the 5th ACM SIGPLAN Conference on Certified Programs and Proofs","DOI":"10.1145/2854065.2854081","event-place":"New York, NY, USA","ISBN":"978-1-4503-4127-1","page":"154–165","publisher":"Association for Computing Machinery","publisher-place":"New York, NY, USA","source":"ACM Digital Library","title":"Planning for change in a formal verification of the Raft consensus protocol","URL":"http://doi.org/10.1145/2854065.2854081","author":[{"family":"Woos","given":"Doug"},{"family":"Wilcox","given":"James R."},{"family":"Anton","given":"Steve"},{"family":"Tatlock","given":"Zachary"},{"family":"Ernst","given":"Michael D."},{"family":"Anderson","given":"Thomas"}],"accessed":{"date-parts":[["2021",3,7]]},"issued":{"date-parts":[["2016",1,18]]}}}],"schema":"https://github.com/citation-style-language/schema/raw/master/csl-citation.json"} </w:instrText>
      </w:r>
      <w:r w:rsidR="00693E1E" w:rsidRPr="00FB5370">
        <w:fldChar w:fldCharType="separate"/>
      </w:r>
      <w:r w:rsidR="002F138B" w:rsidRPr="00FB5370">
        <w:rPr>
          <w:rFonts w:ascii="Garamond" w:hAnsi="Garamond"/>
        </w:rPr>
        <w:t>[15]</w:t>
      </w:r>
      <w:r w:rsidR="00693E1E" w:rsidRPr="00FB5370">
        <w:fldChar w:fldCharType="end"/>
      </w:r>
      <w:r w:rsidR="00806EE7" w:rsidRPr="00FB5370">
        <w:t>.</w:t>
      </w:r>
      <w:r w:rsidR="00DC4042" w:rsidRPr="00FB5370">
        <w:t xml:space="preserve"> We </w:t>
      </w:r>
      <w:r w:rsidR="00B95BB1" w:rsidRPr="00FB5370">
        <w:t xml:space="preserve">might be able to mine this proof’s lemmas for properties that </w:t>
      </w:r>
      <w:r w:rsidR="00606A9A" w:rsidRPr="00FB5370">
        <w:t>are</w:t>
      </w:r>
      <w:r w:rsidR="00B95BB1" w:rsidRPr="00FB5370">
        <w:t xml:space="preserve"> cheaper to check</w:t>
      </w:r>
      <w:r w:rsidR="00E7643A" w:rsidRPr="00FB5370">
        <w:t xml:space="preserve"> than</w:t>
      </w:r>
      <w:r w:rsidR="00AA1DFF" w:rsidRPr="00FB5370">
        <w:t xml:space="preserve"> linearizability.</w:t>
      </w:r>
    </w:p>
    <w:p w14:paraId="4D55E49F" w14:textId="4B6074A5" w:rsidR="00F111CF" w:rsidRPr="00FB5370" w:rsidRDefault="00812B36" w:rsidP="008F26B3">
      <w:pPr>
        <w:jc w:val="both"/>
      </w:pPr>
      <w:r w:rsidRPr="00FB5370">
        <w:rPr>
          <w:b/>
          <w:bCs/>
        </w:rPr>
        <w:t xml:space="preserve">Different descriptions of Raft. </w:t>
      </w:r>
      <w:r w:rsidR="00AF68C6" w:rsidRPr="00FB5370">
        <w:t>Of note is the fact that</w:t>
      </w:r>
      <w:r w:rsidR="00E14BAB" w:rsidRPr="00FB5370">
        <w:t xml:space="preserve"> there are differences </w:t>
      </w:r>
      <w:r w:rsidR="009A1251" w:rsidRPr="00FB5370">
        <w:t>between the Raft algorithm described in the</w:t>
      </w:r>
      <w:r w:rsidR="00672FE4" w:rsidRPr="00FB5370">
        <w:t xml:space="preserve"> original</w:t>
      </w:r>
      <w:r w:rsidR="009A1251" w:rsidRPr="00FB5370">
        <w:t xml:space="preserve"> paper </w:t>
      </w:r>
      <w:r w:rsidR="000748A4" w:rsidRPr="00FB5370">
        <w:fldChar w:fldCharType="begin"/>
      </w:r>
      <w:r w:rsidR="002F138B" w:rsidRPr="00FB5370">
        <w:instrText xml:space="preserve"> ADDIN ZOTERO_ITEM CSL_CITATION {"citationID":"t3REx1kK","properties":{"formattedCitation":"[13]","plainCitation":"[13]","noteIndex":0},"citationItems":[{"id":193,"uris":["http://zotero.org/users/4577405/items/FNZAUZTV"],"uri":["http://zotero.org/users/4577405/items/FNZAUZTV"],"itemData":{"id":193,"type":"paper-conference","container-title":"USENIX Annual Technical Conference","note":"00416","page":"305–319","source":"Google Scholar","title":"In search of an understandable consensus algorithm","author":[{"family":"Ongaro","given":"Diego"},{"family":"Ousterhout","given":"John K."}],"issued":{"date-parts":[["2014"]]}}}],"schema":"https://github.com/citation-style-language/schema/raw/master/csl-citation.json"} </w:instrText>
      </w:r>
      <w:r w:rsidR="000748A4" w:rsidRPr="00FB5370">
        <w:fldChar w:fldCharType="separate"/>
      </w:r>
      <w:r w:rsidR="002F138B" w:rsidRPr="00FB5370">
        <w:rPr>
          <w:rFonts w:ascii="Garamond" w:hAnsi="Garamond"/>
        </w:rPr>
        <w:t>[13]</w:t>
      </w:r>
      <w:r w:rsidR="000748A4" w:rsidRPr="00FB5370">
        <w:fldChar w:fldCharType="end"/>
      </w:r>
      <w:r w:rsidR="003B0C5F" w:rsidRPr="00FB5370">
        <w:t xml:space="preserve"> and the one described </w:t>
      </w:r>
      <w:r w:rsidR="001D4D80" w:rsidRPr="00FB5370">
        <w:t xml:space="preserve">in Ongaro’s </w:t>
      </w:r>
      <w:r w:rsidR="007E7EA7" w:rsidRPr="00FB5370">
        <w:t>dissertat</w:t>
      </w:r>
      <w:r w:rsidR="005E4C39" w:rsidRPr="00FB5370">
        <w:t xml:space="preserve">ion </w:t>
      </w:r>
      <w:r w:rsidR="00297C1B" w:rsidRPr="00FB5370">
        <w:fldChar w:fldCharType="begin"/>
      </w:r>
      <w:r w:rsidR="002F138B" w:rsidRPr="00FB5370">
        <w:instrText xml:space="preserve"> ADDIN ZOTERO_ITEM CSL_CITATION {"citationID":"l8ZDuo7p","properties":{"formattedCitation":"[12]","plainCitation":"[12]","noteIndex":0},"citationItems":[{"id":2508,"uris":["http://zotero.org/users/4577405/items/YDHUNZZT"],"uri":["http://zotero.org/users/4577405/items/YDHUNZZT"],"itemData":{"id":2508,"type":"thesis","number-of-pages":"240","publisher":"Stanford University","title":"Consensus: Bridging Theory and Practice","URL":"https://purl.stanford.edu/qr033xr6097","author":[{"family":"Ongaro","given":"Diego"}],"issued":{"date-parts":[["2014",8]]}}}],"schema":"https://github.com/citation-style-language/schema/raw/master/csl-citation.json"} </w:instrText>
      </w:r>
      <w:r w:rsidR="00297C1B" w:rsidRPr="00FB5370">
        <w:fldChar w:fldCharType="separate"/>
      </w:r>
      <w:r w:rsidR="002F138B" w:rsidRPr="00FB5370">
        <w:rPr>
          <w:rFonts w:ascii="Garamond" w:hAnsi="Garamond"/>
        </w:rPr>
        <w:t>[12]</w:t>
      </w:r>
      <w:r w:rsidR="00297C1B" w:rsidRPr="00FB5370">
        <w:fldChar w:fldCharType="end"/>
      </w:r>
      <w:r w:rsidR="00976720" w:rsidRPr="00FB5370">
        <w:t xml:space="preserve">, and </w:t>
      </w:r>
      <w:r w:rsidR="008F7D41" w:rsidRPr="00FB5370">
        <w:t xml:space="preserve">that </w:t>
      </w:r>
      <w:r w:rsidR="00CE622A" w:rsidRPr="00FB5370">
        <w:t>both algorithms</w:t>
      </w:r>
      <w:r w:rsidR="00DD5402" w:rsidRPr="00FB5370">
        <w:t xml:space="preserve"> have </w:t>
      </w:r>
      <w:r w:rsidR="00C0799A" w:rsidRPr="00FB5370">
        <w:t xml:space="preserve">(known) </w:t>
      </w:r>
      <w:r w:rsidR="00DD5402" w:rsidRPr="00FB5370">
        <w:t xml:space="preserve">errors: </w:t>
      </w:r>
      <w:hyperlink r:id="rId10" w:history="1">
        <w:r w:rsidR="00816D6B" w:rsidRPr="00FB5370">
          <w:rPr>
            <w:rStyle w:val="Hyperlink"/>
          </w:rPr>
          <w:t>the paper version is not live</w:t>
        </w:r>
      </w:hyperlink>
      <w:r w:rsidR="00816D6B" w:rsidRPr="00FB5370">
        <w:t xml:space="preserve"> and </w:t>
      </w:r>
      <w:hyperlink r:id="rId11" w:history="1">
        <w:r w:rsidR="00816D6B" w:rsidRPr="00FB5370">
          <w:rPr>
            <w:rStyle w:val="Hyperlink"/>
          </w:rPr>
          <w:t xml:space="preserve">the </w:t>
        </w:r>
        <w:r w:rsidR="001B578C" w:rsidRPr="00FB5370">
          <w:rPr>
            <w:rStyle w:val="Hyperlink"/>
          </w:rPr>
          <w:t>dissertation version is not safe</w:t>
        </w:r>
      </w:hyperlink>
      <w:r w:rsidR="00BD6DAD" w:rsidRPr="00FB5370">
        <w:t xml:space="preserve"> </w:t>
      </w:r>
      <w:r w:rsidR="00FC1EA8" w:rsidRPr="00FB5370">
        <w:fldChar w:fldCharType="begin"/>
      </w:r>
      <w:r w:rsidR="00E9533C" w:rsidRPr="00FB5370">
        <w:instrText xml:space="preserve"> ADDIN ZOTERO_ITEM CSL_CITATION {"citationID":"t5HF2w7C","properties":{"formattedCitation":"[2]","plainCitation":"[2]","noteIndex":0},"citationItems":[{"id":2510,"uris":["http://zotero.org/users/4577405/items/ST8R78RW"],"uri":["http://zotero.org/users/4577405/items/ST8R78RW"],"itemData":{"id":2510,"type":"report","language":"en","page":"46","title":"15-812 Term Paper: Specifying and proving cluster membership for the Raft distributed consensus algorithm","URL":"https://www.cs.cmu.edu/~aplatzer/course/pls15/projects/bamos.pdf","author":[{"family":"Amos","given":"Brandon"},{"family":"Zhang","given":"Huanchen"}],"issued":{"date-parts":[["2015"]]}}}],"schema":"https://github.com/citation-style-language/schema/raw/master/csl-citation.json"} </w:instrText>
      </w:r>
      <w:r w:rsidR="00FC1EA8" w:rsidRPr="00FB5370">
        <w:fldChar w:fldCharType="separate"/>
      </w:r>
      <w:r w:rsidR="00FC1EA8" w:rsidRPr="00FB5370">
        <w:rPr>
          <w:rFonts w:ascii="Garamond" w:hAnsi="Garamond"/>
        </w:rPr>
        <w:t>[2]</w:t>
      </w:r>
      <w:r w:rsidR="00FC1EA8" w:rsidRPr="00FB5370">
        <w:fldChar w:fldCharType="end"/>
      </w:r>
      <w:r w:rsidR="00DE6632" w:rsidRPr="00FB5370">
        <w:t xml:space="preserve"> </w:t>
      </w:r>
      <w:r w:rsidR="00BD6DAD" w:rsidRPr="00FB5370">
        <w:t xml:space="preserve">(the dissertation was </w:t>
      </w:r>
      <w:r w:rsidR="00054458" w:rsidRPr="00FB5370">
        <w:t xml:space="preserve">later updated </w:t>
      </w:r>
      <w:r w:rsidR="00BD6DAD" w:rsidRPr="00FB5370">
        <w:t>to include the fix).</w:t>
      </w:r>
      <w:r w:rsidR="00076BC4">
        <w:t xml:space="preserve"> Moreover, realistic implementations often make</w:t>
      </w:r>
      <w:r w:rsidR="007059BC">
        <w:t xml:space="preserve"> changes to the protocol which are not formally specified</w:t>
      </w:r>
      <w:r w:rsidR="00A46F73">
        <w:t xml:space="preserve"> [2]</w:t>
      </w:r>
      <w:r w:rsidR="007059BC">
        <w:t>.</w:t>
      </w:r>
    </w:p>
    <w:p w14:paraId="7808464F" w14:textId="06BBA707" w:rsidR="00D4398C" w:rsidRPr="00FB5370" w:rsidRDefault="00D4398C" w:rsidP="008F26B3">
      <w:pPr>
        <w:jc w:val="both"/>
      </w:pPr>
      <w:r w:rsidRPr="00FB5370">
        <w:t xml:space="preserve">In our view, </w:t>
      </w:r>
      <w:r w:rsidR="00905B6E" w:rsidRPr="00FB5370">
        <w:t>the combination of (1) log compaction not being formally specified</w:t>
      </w:r>
      <w:r w:rsidR="00726806">
        <w:t>,</w:t>
      </w:r>
      <w:r w:rsidR="00905B6E" w:rsidRPr="00FB5370">
        <w:t xml:space="preserve"> (2)</w:t>
      </w:r>
      <w:r w:rsidR="002B16A1" w:rsidRPr="00FB5370">
        <w:t xml:space="preserve"> errors</w:t>
      </w:r>
      <w:r w:rsidR="00D942B0" w:rsidRPr="00FB5370">
        <w:t xml:space="preserve"> in the original protocol descriptions</w:t>
      </w:r>
      <w:r w:rsidR="00726806">
        <w:t>, and</w:t>
      </w:r>
      <w:r w:rsidR="002B16A1" w:rsidRPr="00FB5370">
        <w:t xml:space="preserve"> </w:t>
      </w:r>
      <w:r w:rsidR="007059BC">
        <w:t>(3) ad hoc</w:t>
      </w:r>
      <w:r w:rsidR="009C41AF">
        <w:t xml:space="preserve"> protocol changes </w:t>
      </w:r>
      <w:r w:rsidR="00845D1E" w:rsidRPr="00FB5370">
        <w:t xml:space="preserve">might </w:t>
      </w:r>
      <w:r w:rsidR="00EB192D" w:rsidRPr="00FB5370">
        <w:t xml:space="preserve">be a potential source of </w:t>
      </w:r>
      <w:r w:rsidR="00D942B0" w:rsidRPr="00FB5370">
        <w:t>bugs</w:t>
      </w:r>
      <w:r w:rsidR="00EB192D" w:rsidRPr="00FB5370">
        <w:t xml:space="preserve"> </w:t>
      </w:r>
      <w:r w:rsidR="009169EA" w:rsidRPr="00FB5370">
        <w:t xml:space="preserve">even in </w:t>
      </w:r>
      <w:r w:rsidR="00F94A6C" w:rsidRPr="00FB5370">
        <w:t>widely used implementations.</w:t>
      </w:r>
    </w:p>
    <w:p w14:paraId="3D61B8CC" w14:textId="77777777" w:rsidR="006850C0" w:rsidRPr="00FB5370" w:rsidRDefault="0029144B" w:rsidP="008F26B3">
      <w:pPr>
        <w:jc w:val="both"/>
      </w:pPr>
      <w:r w:rsidRPr="00FB5370">
        <w:rPr>
          <w:b/>
          <w:bCs/>
        </w:rPr>
        <w:t xml:space="preserve">State of the art. </w:t>
      </w:r>
      <w:r w:rsidR="00AA6B53" w:rsidRPr="00FB5370">
        <w:t>The state of the art</w:t>
      </w:r>
      <w:r w:rsidR="004C13EB" w:rsidRPr="00FB5370">
        <w:t xml:space="preserve"> in terms of validating </w:t>
      </w:r>
      <w:r w:rsidR="00877621" w:rsidRPr="00FB5370">
        <w:t xml:space="preserve">the correctness of these systems </w:t>
      </w:r>
      <w:r w:rsidR="009557DA" w:rsidRPr="00FB5370">
        <w:t>seems to be</w:t>
      </w:r>
      <w:r w:rsidR="004F25CE" w:rsidRPr="00FB5370">
        <w:t xml:space="preserve"> differential testing</w:t>
      </w:r>
      <w:r w:rsidR="00E9533C" w:rsidRPr="00FB5370">
        <w:t xml:space="preserve"> </w:t>
      </w:r>
      <w:r w:rsidR="00E9533C" w:rsidRPr="00FB5370">
        <w:fldChar w:fldCharType="begin"/>
      </w:r>
      <w:r w:rsidR="00E9533C" w:rsidRPr="00FB5370">
        <w:instrText xml:space="preserve"> ADDIN ZOTERO_ITEM CSL_CITATION {"citationID":"bZloB6dd","properties":{"formattedCitation":"[3, 7]","plainCitation":"[3, 7]","noteIndex":0},"citationItems":[{"id":2513,"uris":["http://zotero.org/users/4577405/items/JG6XHXPT"],"uri":["http://zotero.org/users/4577405/items/JG6XHXPT"],"itemData":{"id":2513,"type":"article-journal","language":"en","page":"6","source":"Zotero","title":"Raft Monkey: Di</w:instrText>
      </w:r>
      <w:r w:rsidR="00E9533C" w:rsidRPr="00FB5370">
        <w:rPr>
          <w:rFonts w:ascii="Times New Roman" w:hAnsi="Times New Roman" w:cs="Times New Roman"/>
        </w:rPr>
        <w:instrText>ﬀ</w:instrText>
      </w:r>
      <w:r w:rsidR="00E9533C" w:rsidRPr="00FB5370">
        <w:instrText xml:space="preserve">erential Testing for Raft Implementations","author":[{"family":"Chakoumakos","given":"Rowan"},{"family":"Trusheim","given":"Stephen"}],"issued":{"date-parts":[["2014",12,12]]}}},{"id":2517,"uris":["http://zotero.org/users/4577405/items/5M5GTDCW"],"uri":["http://zotero.org/users/4577405/items/5M5GTDCW"],"itemData":{"id":2517,"type":"report","abstract":"The Raft consensus algorithm [1] is designed to be easily understood and implemented. Many opensource projects now implement Raft as a library or standalone service or incorporate it into more complicated distributed systems. However, the quality of these implementations has not been studied extensively. This work presents a system, Flotsam, for empirically testing Raft open-source implementations for errors. Randomized test cases are generated and tested in a virtualized environment based on Docker. Test operations are speciﬁed using a general interface to allow new implementations to be simply “plugged in”, and outputs are checked against each other using conﬁgurable criteria after injecting. This work identiﬁes several implementations of Raft and tests them against each other using Flotsam. The promise of this approach, both for assessing Raft implementations and for testing distributed systems in general, is demonstrated through initial test results.","language":"en","page":"4","source":"Zotero","title":"Flotsam: Evaluating Implementations of the Raft Consensus Algorithm","URL":"https://www.scs.stanford.edu/14au-cs244b/labs/projects/flotsam.pdf","author":[{"family":"Gilbert","given":"Connor"}],"issued":{"date-parts":[["2014"]]}}}],"schema":"https://github.com/citation-style-language/schema/raw/master/csl-citation.json"} </w:instrText>
      </w:r>
      <w:r w:rsidR="00E9533C" w:rsidRPr="00FB5370">
        <w:fldChar w:fldCharType="separate"/>
      </w:r>
      <w:r w:rsidR="00E9533C" w:rsidRPr="00FB5370">
        <w:rPr>
          <w:rFonts w:ascii="Garamond" w:hAnsi="Garamond"/>
        </w:rPr>
        <w:t>[3, 7]</w:t>
      </w:r>
      <w:r w:rsidR="00E9533C" w:rsidRPr="00FB5370">
        <w:fldChar w:fldCharType="end"/>
      </w:r>
      <w:r w:rsidR="004F25CE" w:rsidRPr="00FB5370">
        <w:t>,</w:t>
      </w:r>
      <w:r w:rsidR="009557DA" w:rsidRPr="00FB5370">
        <w:t xml:space="preserve"> fault injection</w:t>
      </w:r>
      <w:r w:rsidR="00F66ABF" w:rsidRPr="00FB5370">
        <w:t xml:space="preserve"> </w:t>
      </w:r>
      <w:r w:rsidR="00E9533C" w:rsidRPr="00FB5370">
        <w:fldChar w:fldCharType="begin"/>
      </w:r>
      <w:r w:rsidR="002F138B" w:rsidRPr="00FB5370">
        <w:instrText xml:space="preserve"> ADDIN ZOTERO_ITEM CSL_CITATION {"citationID":"UliSfn7G","properties":{"formattedCitation":"[14]","plainCitation":"[14]","noteIndex":0},"citationItems":[{"id":2515,"uris":["http://zotero.org/users/4577405/items/FL723WRK"],"uri":["http://zotero.org/users/4577405/items/FL723WRK"],"itemData":{"id":2515,"type":"thesis","event-place":"San Jose, CA, USA","genre":"Master of Science","language":"en","note":"DOI: 10.31979/etd.mjrc-2apu","publisher":"San Jose State University","publisher-place":"San Jose, CA, USA","source":"DOI.org (Crossref)","title":"Validating Key-value Based Implementations of the Raft Consensus Algorithm for Distributed Systems","URL":"https://scholarworks.sjsu.edu/etd_projects/631","author":[{"family":"Vishwanath","given":"Deepthi"}],"accessed":{"date-parts":[["2021",4,2]]},"issued":{"date-parts":[["2018",4,1]]}}}],"schema":"https://github.com/citation-style-language/schema/raw/master/csl-citation.json"} </w:instrText>
      </w:r>
      <w:r w:rsidR="00E9533C" w:rsidRPr="00FB5370">
        <w:fldChar w:fldCharType="separate"/>
      </w:r>
      <w:r w:rsidR="002F138B" w:rsidRPr="00FB5370">
        <w:rPr>
          <w:rFonts w:ascii="Garamond" w:hAnsi="Garamond"/>
        </w:rPr>
        <w:t>[14]</w:t>
      </w:r>
      <w:r w:rsidR="00E9533C" w:rsidRPr="00FB5370">
        <w:fldChar w:fldCharType="end"/>
      </w:r>
      <w:r w:rsidR="001673D1" w:rsidRPr="00FB5370">
        <w:t xml:space="preserve">, </w:t>
      </w:r>
      <w:r w:rsidR="009557DA" w:rsidRPr="00FB5370">
        <w:t>and linearizability testing</w:t>
      </w:r>
      <w:r w:rsidR="002F138B" w:rsidRPr="00FB5370">
        <w:t xml:space="preserve"> </w:t>
      </w:r>
      <w:r w:rsidR="002F138B" w:rsidRPr="00FB5370">
        <w:fldChar w:fldCharType="begin"/>
      </w:r>
      <w:r w:rsidR="002F138B" w:rsidRPr="00FB5370">
        <w:instrText xml:space="preserve"> ADDIN ZOTERO_ITEM CSL_CITATION {"citationID":"4u6VvG09","properties":{"formattedCitation":"[8]","plainCitation":"[8]","noteIndex":0},"citationItems":[{"id":182,"uris":["http://zotero.org/users/4577405/items/83DUBD8A"],"uri":["http://zotero.org/users/4577405/items/83DUBD8A"],"itemData":{"id":182,"type":"book","publisher":"Jepsen","source":"GitHub","title":"Jepsen: A framework for distributed systems verification, with fault injection","title-short":"A framework for distributed systems verification, with fault injection","URL":"https://github.com/jepsen-io/jepsen","author":[{"family":"Kingsbury","given":"Kyle"}],"accessed":{"date-parts":[["2019",4,10]]},"issued":{"date-parts":[["2013"]]}}}],"schema":"https://github.com/citation-style-language/schema/raw/master/csl-citation.json"} </w:instrText>
      </w:r>
      <w:r w:rsidR="002F138B" w:rsidRPr="00FB5370">
        <w:fldChar w:fldCharType="separate"/>
      </w:r>
      <w:r w:rsidR="002F138B" w:rsidRPr="00FB5370">
        <w:rPr>
          <w:rFonts w:ascii="Garamond" w:hAnsi="Garamond"/>
        </w:rPr>
        <w:t>[8]</w:t>
      </w:r>
      <w:r w:rsidR="002F138B" w:rsidRPr="00FB5370">
        <w:fldChar w:fldCharType="end"/>
      </w:r>
      <w:r w:rsidR="009557DA" w:rsidRPr="00FB5370">
        <w:t>.</w:t>
      </w:r>
      <w:r w:rsidR="00357B9B" w:rsidRPr="00FB5370">
        <w:t xml:space="preserve"> </w:t>
      </w:r>
      <w:r w:rsidR="00493066" w:rsidRPr="00FB5370">
        <w:t xml:space="preserve">For instance, </w:t>
      </w:r>
      <w:r w:rsidR="00493066" w:rsidRPr="00FB5370">
        <w:rPr>
          <w:b/>
          <w:bCs/>
        </w:rPr>
        <w:t>etcd</w:t>
      </w:r>
      <w:r w:rsidR="00493066" w:rsidRPr="00FB5370">
        <w:t xml:space="preserve">, </w:t>
      </w:r>
      <w:r w:rsidR="00326AB5" w:rsidRPr="00FB5370">
        <w:t>a reliable key-value store used in production</w:t>
      </w:r>
      <w:r w:rsidR="00A43BAC" w:rsidRPr="00FB5370">
        <w:t xml:space="preserve"> at companies like Yandex, Tencent,</w:t>
      </w:r>
      <w:r w:rsidR="002E3BD9" w:rsidRPr="00FB5370">
        <w:t xml:space="preserve"> and</w:t>
      </w:r>
      <w:r w:rsidR="00A43BAC" w:rsidRPr="00FB5370">
        <w:t xml:space="preserve"> Grab</w:t>
      </w:r>
      <w:r w:rsidR="007931F1" w:rsidRPr="00FB5370">
        <w:t xml:space="preserve">, is tested </w:t>
      </w:r>
      <w:r w:rsidR="001E61CE" w:rsidRPr="00FB5370">
        <w:t>by running the system in a cluster under high load</w:t>
      </w:r>
      <w:r w:rsidR="00BD2723" w:rsidRPr="00FB5370">
        <w:t xml:space="preserve">, </w:t>
      </w:r>
      <w:r w:rsidR="00206694" w:rsidRPr="00FB5370">
        <w:t xml:space="preserve">injecting </w:t>
      </w:r>
      <w:hyperlink r:id="rId12" w:anchor="Case" w:history="1">
        <w:r w:rsidR="00522D3D" w:rsidRPr="00FB5370">
          <w:rPr>
            <w:rStyle w:val="Hyperlink"/>
          </w:rPr>
          <w:t>specific faults</w:t>
        </w:r>
      </w:hyperlink>
      <w:r w:rsidR="00522D3D" w:rsidRPr="00FB5370">
        <w:t xml:space="preserve"> and then checking that the system is consistent</w:t>
      </w:r>
      <w:r w:rsidR="00C80864" w:rsidRPr="00FB5370">
        <w:t xml:space="preserve"> and live.</w:t>
      </w:r>
    </w:p>
    <w:p w14:paraId="4FB6A767" w14:textId="18EA9BA9" w:rsidR="00343648" w:rsidRPr="00FB5370" w:rsidRDefault="00F551B0" w:rsidP="008F26B3">
      <w:pPr>
        <w:jc w:val="both"/>
      </w:pPr>
      <w:r w:rsidRPr="00FB5370">
        <w:t xml:space="preserve">While this kind of testing </w:t>
      </w:r>
      <w:r w:rsidR="00A25521" w:rsidRPr="00FB5370">
        <w:t xml:space="preserve">is effective for discovering partition-tolerance bugs </w:t>
      </w:r>
      <w:r w:rsidR="00A25521" w:rsidRPr="00FB5370">
        <w:fldChar w:fldCharType="begin"/>
      </w:r>
      <w:r w:rsidR="002F138B" w:rsidRPr="00FB5370">
        <w:instrText xml:space="preserve"> ADDIN ZOTERO_ITEM CSL_CITATION {"citationID":"oIgRp2LC","properties":{"formattedCitation":"[10]","plainCitation":"[10]","noteIndex":0},"citationItems":[{"id":286,"uris":["http://zotero.org/users/4577405/items/6E9PFFXY"],"uri":["http://zotero.org/users/4577405/items/6E9PFFXY"],"itemData":{"id":286,"type":"article-journal","container-title":"Proceedings of the ACM on Programming Languages","DOI":"10/gf9vnf","ISSN":"24751421","issue":"POPL","journalAbbreviation":"Proc. ACM Program. Lang.","language":"en","note":"00005","page":"1-24","source":"DOI.org (Crossref)","title":"Why is random testing effective for partition tolerance bugs?","volume":"2","author":[{"family":"Majumdar","given":"Rupak"},{"family":"Niksic","given":"Filip"}],"issued":{"date-parts":[["2017",12,27]]}}}],"schema":"https://github.com/citation-style-language/schema/raw/master/csl-citation.json"} </w:instrText>
      </w:r>
      <w:r w:rsidR="00A25521" w:rsidRPr="00FB5370">
        <w:fldChar w:fldCharType="separate"/>
      </w:r>
      <w:r w:rsidR="002F138B" w:rsidRPr="00FB5370">
        <w:rPr>
          <w:rFonts w:ascii="Garamond" w:hAnsi="Garamond"/>
        </w:rPr>
        <w:t>[10]</w:t>
      </w:r>
      <w:r w:rsidR="00A25521" w:rsidRPr="00FB5370">
        <w:fldChar w:fldCharType="end"/>
      </w:r>
      <w:r w:rsidR="0099739D" w:rsidRPr="00FB5370">
        <w:t xml:space="preserve">, it is unclear whether </w:t>
      </w:r>
      <w:r w:rsidR="000600EE" w:rsidRPr="00FB5370">
        <w:t>it</w:t>
      </w:r>
      <w:r w:rsidR="00EB1382" w:rsidRPr="00FB5370">
        <w:t xml:space="preserve"> </w:t>
      </w:r>
      <w:r w:rsidR="000600EE" w:rsidRPr="00FB5370">
        <w:t>is</w:t>
      </w:r>
      <w:r w:rsidR="00EB1382" w:rsidRPr="00FB5370">
        <w:t xml:space="preserve"> capable of discovering “deep” bugs.</w:t>
      </w:r>
      <w:r w:rsidR="006B07DC" w:rsidRPr="00FB5370">
        <w:t xml:space="preserve"> If</w:t>
      </w:r>
      <w:r w:rsidR="00AF2883" w:rsidRPr="00FB5370">
        <w:t>, for example,</w:t>
      </w:r>
      <w:r w:rsidR="006B07DC" w:rsidRPr="00FB5370">
        <w:t xml:space="preserve"> we manually introduce the </w:t>
      </w:r>
      <w:r w:rsidR="002851ED" w:rsidRPr="00FB5370">
        <w:t xml:space="preserve">known bugs in Raft in the </w:t>
      </w:r>
      <w:r w:rsidR="002851ED" w:rsidRPr="00FB5370">
        <w:rPr>
          <w:b/>
          <w:bCs/>
        </w:rPr>
        <w:t>etcd</w:t>
      </w:r>
      <w:r w:rsidR="002851ED" w:rsidRPr="00FB5370">
        <w:t xml:space="preserve"> </w:t>
      </w:r>
      <w:r w:rsidR="00620A56" w:rsidRPr="00FB5370">
        <w:t>implementation</w:t>
      </w:r>
      <w:r w:rsidR="00864BCA" w:rsidRPr="00FB5370">
        <w:t xml:space="preserve"> (supposing they are not already present)</w:t>
      </w:r>
      <w:r w:rsidR="00620A56" w:rsidRPr="00FB5370">
        <w:t>, would the existing testing framework catch them?</w:t>
      </w:r>
      <w:r w:rsidR="00730C91" w:rsidRPr="00FB5370">
        <w:t xml:space="preserve"> We </w:t>
      </w:r>
      <w:r w:rsidR="00EB1249" w:rsidRPr="00FB5370">
        <w:t>suspect</w:t>
      </w:r>
      <w:r w:rsidR="00730C91" w:rsidRPr="00FB5370">
        <w:t xml:space="preserve"> that the answer is no.</w:t>
      </w:r>
    </w:p>
    <w:p w14:paraId="2BAF32E3" w14:textId="792B641E" w:rsidR="00221F9E" w:rsidRPr="00FB5370" w:rsidRDefault="00090B47" w:rsidP="008F26B3">
      <w:pPr>
        <w:jc w:val="both"/>
      </w:pPr>
      <w:r w:rsidRPr="00FB5370">
        <w:t xml:space="preserve">Model-based checking, on the other hand, might be better at uncovering “deep” bugs. </w:t>
      </w:r>
      <w:r w:rsidR="00F97361" w:rsidRPr="00FB5370">
        <w:t xml:space="preserve">The goal of this project </w:t>
      </w:r>
      <w:r w:rsidR="0001394A" w:rsidRPr="00FB5370">
        <w:t>is to test whether this is indeed the case.</w:t>
      </w:r>
    </w:p>
    <w:p w14:paraId="5774FF5F" w14:textId="160A3FDB" w:rsidR="00983D00" w:rsidRPr="00FB5370" w:rsidRDefault="00983D00" w:rsidP="008F26B3">
      <w:pPr>
        <w:jc w:val="both"/>
      </w:pPr>
      <w:r w:rsidRPr="00FB5370">
        <w:rPr>
          <w:b/>
          <w:bCs/>
        </w:rPr>
        <w:t xml:space="preserve">Feasibility. </w:t>
      </w:r>
      <w:r w:rsidR="00393023" w:rsidRPr="00FB5370">
        <w:t>We are starting from an almost-complete TLA model</w:t>
      </w:r>
      <w:r w:rsidR="005608B9" w:rsidRPr="00FB5370">
        <w:t xml:space="preserve"> and testing widely</w:t>
      </w:r>
      <w:r w:rsidR="007A74FD" w:rsidRPr="00FB5370">
        <w:t xml:space="preserve"> used</w:t>
      </w:r>
      <w:r w:rsidR="005608B9" w:rsidRPr="00FB5370">
        <w:t xml:space="preserve"> implementations.</w:t>
      </w:r>
      <w:r w:rsidR="002639A8" w:rsidRPr="00FB5370">
        <w:t xml:space="preserve"> </w:t>
      </w:r>
      <w:r w:rsidR="00A86A6A" w:rsidRPr="00FB5370">
        <w:t xml:space="preserve">Some of these already have extensive testing frameworks, so </w:t>
      </w:r>
      <w:r w:rsidR="00D66A3E" w:rsidRPr="00FB5370">
        <w:t xml:space="preserve">it is unlikely that we will encounter major difficulties </w:t>
      </w:r>
      <w:r w:rsidR="00726B0F" w:rsidRPr="00FB5370">
        <w:t xml:space="preserve">in instrumenting the </w:t>
      </w:r>
      <w:r w:rsidR="00897994" w:rsidRPr="00FB5370">
        <w:t>projects with extra checks.</w:t>
      </w:r>
      <w:r w:rsidR="00775ADB" w:rsidRPr="00FB5370">
        <w:t xml:space="preserve"> </w:t>
      </w:r>
      <w:r w:rsidR="00213296" w:rsidRPr="00FB5370">
        <w:t xml:space="preserve">Given this, we can hope that most of our effort will be spent on </w:t>
      </w:r>
      <w:r w:rsidR="00531F5F" w:rsidRPr="00FB5370">
        <w:t>answering research questions Q1–Q3</w:t>
      </w:r>
      <w:r w:rsidR="003D05C2" w:rsidRPr="00FB5370">
        <w:t>, rather than o</w:t>
      </w:r>
      <w:r w:rsidR="00073441" w:rsidRPr="00FB5370">
        <w:t>n low-level engineering</w:t>
      </w:r>
      <w:r w:rsidR="008B36D4" w:rsidRPr="00FB5370">
        <w:t>.</w:t>
      </w:r>
    </w:p>
    <w:p w14:paraId="7501B703" w14:textId="77777777" w:rsidR="00FD0B4B" w:rsidRDefault="00FD0B4B">
      <w:r>
        <w:br w:type="page"/>
      </w:r>
    </w:p>
    <w:p w14:paraId="22406B55" w14:textId="68020D50" w:rsidR="009E280F" w:rsidRDefault="009E280F" w:rsidP="009E280F">
      <w:pPr>
        <w:jc w:val="both"/>
      </w:pPr>
      <w:r>
        <w:lastRenderedPageBreak/>
        <w:t>Next steps</w:t>
      </w:r>
      <w:r w:rsidR="009C777A">
        <w:t xml:space="preserve"> (not necessarily in order)</w:t>
      </w:r>
      <w:r>
        <w:t>:</w:t>
      </w:r>
    </w:p>
    <w:p w14:paraId="51DF3580" w14:textId="7BEB0898" w:rsidR="005F72AD" w:rsidRDefault="00012B96" w:rsidP="005F72AD">
      <w:pPr>
        <w:pStyle w:val="ListParagraph"/>
        <w:numPr>
          <w:ilvl w:val="0"/>
          <w:numId w:val="4"/>
        </w:numPr>
        <w:jc w:val="both"/>
      </w:pPr>
      <w:r>
        <w:t xml:space="preserve">Check if Raft’s safety bug could have been caught by </w:t>
      </w:r>
      <w:r w:rsidRPr="00F54320">
        <w:rPr>
          <w:b/>
        </w:rPr>
        <w:t>etcd</w:t>
      </w:r>
      <w:r>
        <w:t>’s testing framework</w:t>
      </w:r>
    </w:p>
    <w:p w14:paraId="6B453192" w14:textId="700C0F54" w:rsidR="00FE7E6B" w:rsidRDefault="00FE7E6B" w:rsidP="005F72AD">
      <w:pPr>
        <w:pStyle w:val="ListParagraph"/>
        <w:numPr>
          <w:ilvl w:val="0"/>
          <w:numId w:val="4"/>
        </w:numPr>
        <w:jc w:val="both"/>
      </w:pPr>
      <w:r>
        <w:t xml:space="preserve">Request the extended </w:t>
      </w:r>
      <w:r w:rsidR="00F54320">
        <w:t xml:space="preserve">Raft model (with </w:t>
      </w:r>
      <w:r>
        <w:t>configuration change</w:t>
      </w:r>
      <w:r w:rsidR="00F54320">
        <w:t>s)</w:t>
      </w:r>
      <w:r>
        <w:t xml:space="preserve"> from the CMU authors</w:t>
      </w:r>
    </w:p>
    <w:p w14:paraId="2BD5770A" w14:textId="08FD44FC" w:rsidR="00FE7E6B" w:rsidRDefault="00FE7E6B" w:rsidP="005F72AD">
      <w:pPr>
        <w:pStyle w:val="ListParagraph"/>
        <w:numPr>
          <w:ilvl w:val="0"/>
          <w:numId w:val="4"/>
        </w:numPr>
        <w:jc w:val="both"/>
      </w:pPr>
      <w:r>
        <w:t xml:space="preserve">Extend </w:t>
      </w:r>
      <w:r w:rsidR="004E67AE">
        <w:t>the TLA</w:t>
      </w:r>
      <w:r>
        <w:t xml:space="preserve"> model with log compaction</w:t>
      </w:r>
    </w:p>
    <w:p w14:paraId="5CD4584C" w14:textId="4A7F824C" w:rsidR="00012B96" w:rsidRDefault="00D875BE" w:rsidP="005F72AD">
      <w:pPr>
        <w:pStyle w:val="ListParagraph"/>
        <w:numPr>
          <w:ilvl w:val="0"/>
          <w:numId w:val="4"/>
        </w:numPr>
        <w:jc w:val="both"/>
      </w:pPr>
      <w:r>
        <w:t xml:space="preserve">Introduce bugs into a minimal Raft implementation and </w:t>
      </w:r>
      <w:r w:rsidR="002F4CB5">
        <w:t>see how difficult it is to find each of them</w:t>
      </w:r>
    </w:p>
    <w:p w14:paraId="19F7912F" w14:textId="6691C24B" w:rsidR="003C12EF" w:rsidRDefault="008336F6" w:rsidP="005F72AD">
      <w:pPr>
        <w:pStyle w:val="ListParagraph"/>
        <w:numPr>
          <w:ilvl w:val="0"/>
          <w:numId w:val="4"/>
        </w:numPr>
        <w:jc w:val="both"/>
      </w:pPr>
      <w:r>
        <w:t xml:space="preserve">Decide on first system and </w:t>
      </w:r>
      <w:r w:rsidR="00F1672D">
        <w:t>technique to try on it</w:t>
      </w:r>
    </w:p>
    <w:p w14:paraId="5BA8D6CD" w14:textId="75B3F5C1" w:rsidR="00867FE4" w:rsidRDefault="00D15ECA" w:rsidP="00867FE4">
      <w:pPr>
        <w:pStyle w:val="ListParagraph"/>
        <w:numPr>
          <w:ilvl w:val="1"/>
          <w:numId w:val="4"/>
        </w:numPr>
        <w:jc w:val="both"/>
      </w:pPr>
      <w:r>
        <w:t>Instrumentation for MBTC</w:t>
      </w:r>
    </w:p>
    <w:p w14:paraId="7955ED7A" w14:textId="68BD07A0" w:rsidR="009E280F" w:rsidRPr="00FB5370" w:rsidRDefault="00D15ECA" w:rsidP="00DF487B">
      <w:pPr>
        <w:pStyle w:val="ListParagraph"/>
        <w:numPr>
          <w:ilvl w:val="1"/>
          <w:numId w:val="4"/>
        </w:numPr>
        <w:jc w:val="both"/>
      </w:pPr>
      <w:r>
        <w:t>Specification mutation for MBTCG</w:t>
      </w:r>
    </w:p>
    <w:p w14:paraId="4FD3D24C" w14:textId="60933BDF" w:rsidR="00DA33DE" w:rsidRPr="00FB5370" w:rsidRDefault="00DA33DE" w:rsidP="00DA33DE">
      <w:pPr>
        <w:pStyle w:val="Heading1"/>
      </w:pPr>
      <w:r w:rsidRPr="00FB5370">
        <w:t>References</w:t>
      </w:r>
    </w:p>
    <w:p w14:paraId="2EAE5DFA" w14:textId="77777777" w:rsidR="009349FA" w:rsidRPr="009349FA" w:rsidRDefault="00DA33DE" w:rsidP="009349FA">
      <w:pPr>
        <w:pStyle w:val="Bibliography"/>
      </w:pPr>
      <w:r w:rsidRPr="00FB5370">
        <w:rPr>
          <w:rFonts w:asciiTheme="majorHAnsi" w:hAnsiTheme="majorHAnsi"/>
          <w:sz w:val="18"/>
          <w:szCs w:val="18"/>
        </w:rPr>
        <w:fldChar w:fldCharType="begin"/>
      </w:r>
      <w:r w:rsidR="009349FA">
        <w:rPr>
          <w:rFonts w:asciiTheme="majorHAnsi" w:hAnsiTheme="majorHAnsi"/>
        </w:rPr>
        <w:instrText xml:space="preserve"> ADDIN ZOTERO_BIBL {"uncited":[],"omitted":[],"custom":[]} CSL_BIBLIOGRAPHY </w:instrText>
      </w:r>
      <w:r w:rsidRPr="00FB5370">
        <w:rPr>
          <w:rFonts w:asciiTheme="majorHAnsi" w:hAnsiTheme="majorHAnsi"/>
          <w:sz w:val="18"/>
          <w:szCs w:val="18"/>
        </w:rPr>
        <w:fldChar w:fldCharType="separate"/>
      </w:r>
      <w:r w:rsidR="009349FA" w:rsidRPr="009349FA">
        <w:t>[1]</w:t>
      </w:r>
      <w:r w:rsidR="009349FA" w:rsidRPr="009349FA">
        <w:tab/>
        <w:t xml:space="preserve">Alvaro, P. and Tymon, S. 2017. Abstracting the Geniuses Away from Failure Testing. </w:t>
      </w:r>
      <w:r w:rsidR="009349FA" w:rsidRPr="009349FA">
        <w:rPr>
          <w:i/>
          <w:iCs/>
        </w:rPr>
        <w:t>Communications of the ACM</w:t>
      </w:r>
      <w:r w:rsidR="009349FA" w:rsidRPr="009349FA">
        <w:t>.</w:t>
      </w:r>
    </w:p>
    <w:p w14:paraId="72580115" w14:textId="77777777" w:rsidR="009349FA" w:rsidRPr="009349FA" w:rsidRDefault="009349FA" w:rsidP="009349FA">
      <w:pPr>
        <w:pStyle w:val="Bibliography"/>
      </w:pPr>
      <w:r w:rsidRPr="009349FA">
        <w:t>[2]</w:t>
      </w:r>
      <w:r w:rsidRPr="009349FA">
        <w:tab/>
        <w:t xml:space="preserve">Amos, B. and Zhang, H. 2015. </w:t>
      </w:r>
      <w:r w:rsidRPr="009349FA">
        <w:rPr>
          <w:i/>
          <w:iCs/>
        </w:rPr>
        <w:t>15-812 Term Paper: Specifying and proving cluster membership for the Raft distributed consensus algorithm</w:t>
      </w:r>
      <w:r w:rsidRPr="009349FA">
        <w:t>.</w:t>
      </w:r>
    </w:p>
    <w:p w14:paraId="352E647C" w14:textId="77777777" w:rsidR="009349FA" w:rsidRPr="009349FA" w:rsidRDefault="009349FA" w:rsidP="009349FA">
      <w:pPr>
        <w:pStyle w:val="Bibliography"/>
      </w:pPr>
      <w:r w:rsidRPr="009349FA">
        <w:t>[3]</w:t>
      </w:r>
      <w:r w:rsidRPr="009349FA">
        <w:tab/>
        <w:t>Chakoumakos, R. and Trusheim, S. 2014. Raft Monkey: Di</w:t>
      </w:r>
      <w:r w:rsidRPr="009349FA">
        <w:rPr>
          <w:rFonts w:ascii="Times New Roman" w:hAnsi="Times New Roman" w:cs="Times New Roman"/>
        </w:rPr>
        <w:t>ﬀ</w:t>
      </w:r>
      <w:r w:rsidRPr="009349FA">
        <w:t>erential Testing for Raft Implementations. (Dec. 2014), 6.</w:t>
      </w:r>
    </w:p>
    <w:p w14:paraId="4FD1CB94" w14:textId="77777777" w:rsidR="009349FA" w:rsidRPr="009349FA" w:rsidRDefault="009349FA" w:rsidP="009349FA">
      <w:pPr>
        <w:pStyle w:val="Bibliography"/>
      </w:pPr>
      <w:r w:rsidRPr="009349FA">
        <w:t>[4]</w:t>
      </w:r>
      <w:r w:rsidRPr="009349FA">
        <w:tab/>
        <w:t xml:space="preserve">Chong, N. et al. 2020. Code-level model checking in the software development workflow. </w:t>
      </w:r>
      <w:r w:rsidRPr="009349FA">
        <w:rPr>
          <w:i/>
          <w:iCs/>
        </w:rPr>
        <w:t>Proceedings of the ACM/IEEE 42nd International Conference on Software Engineering: Software Engineering in Practice</w:t>
      </w:r>
      <w:r w:rsidRPr="009349FA">
        <w:t xml:space="preserve"> (Seoul South Korea, Jun. 2020), 11–20.</w:t>
      </w:r>
    </w:p>
    <w:p w14:paraId="3E7BC123" w14:textId="77777777" w:rsidR="009349FA" w:rsidRPr="009349FA" w:rsidRDefault="009349FA" w:rsidP="009349FA">
      <w:pPr>
        <w:pStyle w:val="Bibliography"/>
      </w:pPr>
      <w:r w:rsidRPr="009349FA">
        <w:t>[5]</w:t>
      </w:r>
      <w:r w:rsidRPr="009349FA">
        <w:tab/>
        <w:t xml:space="preserve">Davis, A.J.J. et al. 2020. Extreme modelling in practice. </w:t>
      </w:r>
      <w:r w:rsidRPr="009349FA">
        <w:rPr>
          <w:i/>
          <w:iCs/>
        </w:rPr>
        <w:t>Proceedings of the VLDB Endowment</w:t>
      </w:r>
      <w:r w:rsidRPr="009349FA">
        <w:t>. 13, 9 (May 2020), 1346–1358. DOI:https://doi.org/10.14778/3397230.3397233.</w:t>
      </w:r>
    </w:p>
    <w:p w14:paraId="2CAD236C" w14:textId="77777777" w:rsidR="009349FA" w:rsidRPr="009349FA" w:rsidRDefault="009349FA" w:rsidP="009349FA">
      <w:pPr>
        <w:pStyle w:val="Bibliography"/>
      </w:pPr>
      <w:r w:rsidRPr="009349FA">
        <w:t>[6]</w:t>
      </w:r>
      <w:r w:rsidRPr="009349FA">
        <w:tab/>
        <w:t xml:space="preserve">Francalanza, A. et al. 2018. Runtime Verification for Decentralised and Distributed Systems. </w:t>
      </w:r>
      <w:r w:rsidRPr="009349FA">
        <w:rPr>
          <w:i/>
          <w:iCs/>
        </w:rPr>
        <w:t>Lectures on Runtime Verification</w:t>
      </w:r>
      <w:r w:rsidRPr="009349FA">
        <w:t>. E. Bartocci and Y. Falcone, eds. Springer International Publishing. 176–210.</w:t>
      </w:r>
    </w:p>
    <w:p w14:paraId="0934B98F" w14:textId="77777777" w:rsidR="009349FA" w:rsidRPr="009349FA" w:rsidRDefault="009349FA" w:rsidP="009349FA">
      <w:pPr>
        <w:pStyle w:val="Bibliography"/>
      </w:pPr>
      <w:r w:rsidRPr="009349FA">
        <w:t>[7]</w:t>
      </w:r>
      <w:r w:rsidRPr="009349FA">
        <w:tab/>
        <w:t xml:space="preserve">Gilbert, C. 2014. </w:t>
      </w:r>
      <w:r w:rsidRPr="009349FA">
        <w:rPr>
          <w:i/>
          <w:iCs/>
        </w:rPr>
        <w:t>Flotsam: Evaluating Implementations of the Raft Consensus Algorithm</w:t>
      </w:r>
      <w:r w:rsidRPr="009349FA">
        <w:t>.</w:t>
      </w:r>
    </w:p>
    <w:p w14:paraId="46BF55D3" w14:textId="77777777" w:rsidR="009349FA" w:rsidRPr="009349FA" w:rsidRDefault="009349FA" w:rsidP="009349FA">
      <w:pPr>
        <w:pStyle w:val="Bibliography"/>
      </w:pPr>
      <w:r w:rsidRPr="009349FA">
        <w:t>[8]</w:t>
      </w:r>
      <w:r w:rsidRPr="009349FA">
        <w:tab/>
        <w:t xml:space="preserve">Kingsbury, K. 2013. </w:t>
      </w:r>
      <w:r w:rsidRPr="009349FA">
        <w:rPr>
          <w:i/>
          <w:iCs/>
        </w:rPr>
        <w:t>Jepsen: A framework for distributed systems verification, with fault injection</w:t>
      </w:r>
      <w:r w:rsidRPr="009349FA">
        <w:t>. Jepsen.</w:t>
      </w:r>
    </w:p>
    <w:p w14:paraId="354C664E" w14:textId="77777777" w:rsidR="009349FA" w:rsidRPr="009349FA" w:rsidRDefault="009349FA" w:rsidP="009349FA">
      <w:pPr>
        <w:pStyle w:val="Bibliography"/>
      </w:pPr>
      <w:r w:rsidRPr="009349FA">
        <w:t>[9]</w:t>
      </w:r>
      <w:r w:rsidRPr="009349FA">
        <w:tab/>
        <w:t xml:space="preserve">Ma, H. et al. 2019. I4: incremental inference of inductive invariants for verification of distributed protocols. </w:t>
      </w:r>
      <w:r w:rsidRPr="009349FA">
        <w:rPr>
          <w:i/>
          <w:iCs/>
        </w:rPr>
        <w:t>Proceedings of the 27th ACM Symposium on Operating Systems Principles</w:t>
      </w:r>
      <w:r w:rsidRPr="009349FA">
        <w:t xml:space="preserve"> (New York, NY, USA, Oct. 2019), 370–384.</w:t>
      </w:r>
    </w:p>
    <w:p w14:paraId="4EFD9254" w14:textId="77777777" w:rsidR="009349FA" w:rsidRPr="009349FA" w:rsidRDefault="009349FA" w:rsidP="009349FA">
      <w:pPr>
        <w:pStyle w:val="Bibliography"/>
      </w:pPr>
      <w:r w:rsidRPr="009349FA">
        <w:t>[10]</w:t>
      </w:r>
      <w:r w:rsidRPr="009349FA">
        <w:tab/>
        <w:t xml:space="preserve">Majumdar, R. and Niksic, F. 2017. Why is random testing effective for partition tolerance bugs? </w:t>
      </w:r>
      <w:r w:rsidRPr="009349FA">
        <w:rPr>
          <w:i/>
          <w:iCs/>
        </w:rPr>
        <w:t>Proceedings of the ACM on Programming Languages</w:t>
      </w:r>
      <w:r w:rsidRPr="009349FA">
        <w:t>. 2, POPL (Dec. 2017), 1–24. DOI:https://doi.org/10/gf9vnf.</w:t>
      </w:r>
    </w:p>
    <w:p w14:paraId="70E3921B" w14:textId="77777777" w:rsidR="009349FA" w:rsidRPr="009349FA" w:rsidRDefault="009349FA" w:rsidP="009349FA">
      <w:pPr>
        <w:pStyle w:val="Bibliography"/>
      </w:pPr>
      <w:r w:rsidRPr="009349FA">
        <w:t>[11]</w:t>
      </w:r>
      <w:r w:rsidRPr="009349FA">
        <w:tab/>
        <w:t xml:space="preserve">Newcombe, C. et al. 2015. How Amazon web services uses formal methods. </w:t>
      </w:r>
      <w:r w:rsidRPr="009349FA">
        <w:rPr>
          <w:i/>
          <w:iCs/>
        </w:rPr>
        <w:t>Communications of the ACM</w:t>
      </w:r>
      <w:r w:rsidRPr="009349FA">
        <w:t>.</w:t>
      </w:r>
    </w:p>
    <w:p w14:paraId="6568FDBB" w14:textId="77777777" w:rsidR="009349FA" w:rsidRPr="009349FA" w:rsidRDefault="009349FA" w:rsidP="009349FA">
      <w:pPr>
        <w:pStyle w:val="Bibliography"/>
      </w:pPr>
      <w:r w:rsidRPr="009349FA">
        <w:t>[12]</w:t>
      </w:r>
      <w:r w:rsidRPr="009349FA">
        <w:tab/>
        <w:t xml:space="preserve">Ongaro, D. 2014. </w:t>
      </w:r>
      <w:r w:rsidRPr="009349FA">
        <w:rPr>
          <w:i/>
          <w:iCs/>
        </w:rPr>
        <w:t>Consensus: Bridging Theory and Practice</w:t>
      </w:r>
      <w:r w:rsidRPr="009349FA">
        <w:t>. Stanford University.</w:t>
      </w:r>
    </w:p>
    <w:p w14:paraId="07DAECBE" w14:textId="77777777" w:rsidR="009349FA" w:rsidRPr="009349FA" w:rsidRDefault="009349FA" w:rsidP="009349FA">
      <w:pPr>
        <w:pStyle w:val="Bibliography"/>
      </w:pPr>
      <w:r w:rsidRPr="009349FA">
        <w:t>[13]</w:t>
      </w:r>
      <w:r w:rsidRPr="009349FA">
        <w:tab/>
        <w:t xml:space="preserve">Ongaro, D. and Ousterhout, J.K. 2014. In search of an understandable consensus algorithm. </w:t>
      </w:r>
      <w:r w:rsidRPr="009349FA">
        <w:rPr>
          <w:i/>
          <w:iCs/>
        </w:rPr>
        <w:t>USENIX Annual Technical Conference</w:t>
      </w:r>
      <w:r w:rsidRPr="009349FA">
        <w:t xml:space="preserve"> (2014), 305–319.</w:t>
      </w:r>
    </w:p>
    <w:p w14:paraId="74B8E786" w14:textId="77777777" w:rsidR="009349FA" w:rsidRPr="009349FA" w:rsidRDefault="009349FA" w:rsidP="009349FA">
      <w:pPr>
        <w:pStyle w:val="Bibliography"/>
      </w:pPr>
      <w:r w:rsidRPr="009349FA">
        <w:t>[14]</w:t>
      </w:r>
      <w:r w:rsidRPr="009349FA">
        <w:tab/>
        <w:t xml:space="preserve">Vishwanath, D. 2018. </w:t>
      </w:r>
      <w:r w:rsidRPr="009349FA">
        <w:rPr>
          <w:i/>
          <w:iCs/>
        </w:rPr>
        <w:t>Validating Key-value Based Implementations of the Raft Consensus Algorithm for Distributed Systems</w:t>
      </w:r>
      <w:r w:rsidRPr="009349FA">
        <w:t>. San Jose State University.</w:t>
      </w:r>
    </w:p>
    <w:p w14:paraId="7496E9DA" w14:textId="77777777" w:rsidR="009349FA" w:rsidRPr="009349FA" w:rsidRDefault="009349FA" w:rsidP="009349FA">
      <w:pPr>
        <w:pStyle w:val="Bibliography"/>
      </w:pPr>
      <w:r w:rsidRPr="009349FA">
        <w:t>[15]</w:t>
      </w:r>
      <w:r w:rsidRPr="009349FA">
        <w:tab/>
        <w:t xml:space="preserve">Woos, D. et al. 2016. Planning for change in a formal verification of the Raft consensus protocol. </w:t>
      </w:r>
      <w:r w:rsidRPr="009349FA">
        <w:rPr>
          <w:i/>
          <w:iCs/>
        </w:rPr>
        <w:t>Proceedings of the 5th ACM SIGPLAN Conference on Certified Programs and Proofs</w:t>
      </w:r>
      <w:r w:rsidRPr="009349FA">
        <w:t xml:space="preserve"> (New York, NY, USA, Jan. 2016), 154–165.</w:t>
      </w:r>
    </w:p>
    <w:p w14:paraId="04C6143C" w14:textId="0A10936A" w:rsidR="00EC60CA" w:rsidRPr="00FB5370" w:rsidRDefault="00DA33DE" w:rsidP="00D159B4">
      <w:r w:rsidRPr="00FB5370">
        <w:rPr>
          <w:rFonts w:asciiTheme="majorHAnsi" w:hAnsiTheme="majorHAnsi"/>
          <w:sz w:val="18"/>
          <w:szCs w:val="18"/>
        </w:rPr>
        <w:fldChar w:fldCharType="end"/>
      </w:r>
    </w:p>
    <w:sectPr w:rsidR="00EC60CA" w:rsidRPr="00FB5370">
      <w:footerReference w:type="default" r:id="rId1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2E6053" w14:textId="77777777" w:rsidR="00995F41" w:rsidRDefault="00995F41" w:rsidP="00A14B78">
      <w:pPr>
        <w:spacing w:after="0" w:line="240" w:lineRule="auto"/>
      </w:pPr>
      <w:r>
        <w:separator/>
      </w:r>
    </w:p>
  </w:endnote>
  <w:endnote w:type="continuationSeparator" w:id="0">
    <w:p w14:paraId="6185ABE0" w14:textId="77777777" w:rsidR="00995F41" w:rsidRDefault="00995F41" w:rsidP="00A14B78">
      <w:pPr>
        <w:spacing w:after="0" w:line="240" w:lineRule="auto"/>
      </w:pPr>
      <w:r>
        <w:continuationSeparator/>
      </w:r>
    </w:p>
  </w:endnote>
  <w:endnote w:type="continuationNotice" w:id="1">
    <w:p w14:paraId="366D817D" w14:textId="77777777" w:rsidR="00995F41" w:rsidRDefault="00995F4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FZShuTi">
    <w:altName w:val="方正舒体"/>
    <w:panose1 w:val="02010601030101010101"/>
    <w:charset w:val="86"/>
    <w:family w:val="auto"/>
    <w:pitch w:val="variable"/>
    <w:sig w:usb0="00000003" w:usb1="080E0000" w:usb2="00000010" w:usb3="00000000" w:csb0="00040000" w:csb1="00000000"/>
  </w:font>
  <w:font w:name="Cordia New">
    <w:panose1 w:val="020B0304020202020204"/>
    <w:charset w:val="DE"/>
    <w:family w:val="swiss"/>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4960474"/>
      <w:docPartObj>
        <w:docPartGallery w:val="Page Numbers (Bottom of Page)"/>
        <w:docPartUnique/>
      </w:docPartObj>
    </w:sdtPr>
    <w:sdtEndPr>
      <w:rPr>
        <w:noProof/>
      </w:rPr>
    </w:sdtEndPr>
    <w:sdtContent>
      <w:p w14:paraId="227AFF67" w14:textId="481CBC41" w:rsidR="00283C15" w:rsidRDefault="00283C1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D7ED46" w14:textId="77777777" w:rsidR="00283C15" w:rsidRDefault="00283C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DE175B" w14:textId="77777777" w:rsidR="00995F41" w:rsidRDefault="00995F41" w:rsidP="00A14B78">
      <w:pPr>
        <w:spacing w:after="0" w:line="240" w:lineRule="auto"/>
      </w:pPr>
      <w:r>
        <w:separator/>
      </w:r>
    </w:p>
  </w:footnote>
  <w:footnote w:type="continuationSeparator" w:id="0">
    <w:p w14:paraId="12654142" w14:textId="77777777" w:rsidR="00995F41" w:rsidRDefault="00995F41" w:rsidP="00A14B78">
      <w:pPr>
        <w:spacing w:after="0" w:line="240" w:lineRule="auto"/>
      </w:pPr>
      <w:r>
        <w:continuationSeparator/>
      </w:r>
    </w:p>
  </w:footnote>
  <w:footnote w:type="continuationNotice" w:id="1">
    <w:p w14:paraId="01AF6FFC" w14:textId="77777777" w:rsidR="00995F41" w:rsidRDefault="00995F41">
      <w:pPr>
        <w:spacing w:after="0" w:line="240" w:lineRule="auto"/>
      </w:pPr>
    </w:p>
  </w:footnote>
  <w:footnote w:id="2">
    <w:p w14:paraId="024311FA" w14:textId="66AB6590" w:rsidR="00283C15" w:rsidRDefault="00283C15">
      <w:pPr>
        <w:pStyle w:val="FootnoteText"/>
      </w:pPr>
      <w:r>
        <w:rPr>
          <w:rStyle w:val="FootnoteReference"/>
        </w:rPr>
        <w:footnoteRef/>
      </w:r>
      <w:r>
        <w:t xml:space="preserve"> Byron Cook from Amazon Web Services uses this terminology to refer to formal methods techniques that produce useful results for engineers even with little invested effort. It might have been coined by Peter Alvaro in </w:t>
      </w:r>
      <w:r>
        <w:fldChar w:fldCharType="begin"/>
      </w:r>
      <w:r>
        <w:instrText xml:space="preserve"> ADDIN ZOTERO_ITEM CSL_CITATION {"citationID":"GL2Ufi32","properties":{"formattedCitation":"[1]","plainCitation":"[1]","noteIndex":1},"citationItems":[{"id":2444,"uris":["http://zotero.org/users/4577405/items/469IDNZZ"],"uri":["http://zotero.org/users/4577405/items/469IDNZZ"],"itemData":{"id":2444,"type":"article-magazine","container-title":"Communications of the ACM","language":"en","page":"27","source":"Zotero","title":"Abstracting the Geniuses Away from Failure Testing","author":[{"family":"Alvaro","given":"Peter"},{"family":"Tymon","given":"Severine"}],"issued":{"date-parts":[["2017"]]}}}],"schema":"https://github.com/citation-style-language/schema/raw/master/csl-citation.json"} </w:instrText>
      </w:r>
      <w:r>
        <w:fldChar w:fldCharType="separate"/>
      </w:r>
      <w:r w:rsidRPr="006E170F">
        <w:rPr>
          <w:rFonts w:ascii="Garamond" w:hAnsi="Garamond"/>
        </w:rPr>
        <w:t>[1]</w:t>
      </w:r>
      <w:r>
        <w:fldChar w:fldCharType="end"/>
      </w:r>
      <w:r>
        <w:t>.</w:t>
      </w:r>
    </w:p>
  </w:footnote>
  <w:footnote w:id="3">
    <w:p w14:paraId="1829E82B" w14:textId="0AE21D71" w:rsidR="00283C15" w:rsidRDefault="00283C15">
      <w:pPr>
        <w:pStyle w:val="FootnoteText"/>
      </w:pPr>
      <w:r>
        <w:rPr>
          <w:rStyle w:val="FootnoteReference"/>
        </w:rPr>
        <w:footnoteRef/>
      </w:r>
      <w:r>
        <w:t xml:space="preserve"> We have not been able to find a TLA source file for this model, but </w:t>
      </w:r>
      <w:r>
        <w:fldChar w:fldCharType="begin"/>
      </w:r>
      <w:r>
        <w:instrText xml:space="preserve"> ADDIN ZOTERO_ITEM CSL_CITATION {"citationID":"FpMhAgtF","properties":{"formattedCitation":"[2]","plainCitation":"[2]","noteIndex":2},"citationItems":[{"id":2510,"uris":["http://zotero.org/users/4577405/items/ST8R78RW"],"uri":["http://zotero.org/users/4577405/items/ST8R78RW"],"itemData":{"id":2510,"type":"report","language":"en","page":"46","title":"15-812 Term Paper: Specifying and proving cluster membership for the Raft distributed consensus algorithm","URL":"https://www.cs.cmu.edu/~aplatzer/course/pls15/projects/bamos.pdf","author":[{"family":"Amos","given":"Brandon"},{"family":"Zhang","given":"Huanchen"}],"issued":{"date-parts":[["2015"]]}}}],"schema":"https://github.com/citation-style-language/schema/raw/master/csl-citation.json"} </w:instrText>
      </w:r>
      <w:r>
        <w:fldChar w:fldCharType="separate"/>
      </w:r>
      <w:r w:rsidRPr="009A5EBB">
        <w:rPr>
          <w:rFonts w:ascii="Garamond" w:hAnsi="Garamond"/>
        </w:rPr>
        <w:t>[2]</w:t>
      </w:r>
      <w:r>
        <w:fldChar w:fldCharType="end"/>
      </w:r>
      <w:r>
        <w:t xml:space="preserve"> contains the model exported to 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947C92"/>
    <w:multiLevelType w:val="hybridMultilevel"/>
    <w:tmpl w:val="619869B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5E9354C"/>
    <w:multiLevelType w:val="hybridMultilevel"/>
    <w:tmpl w:val="32B6E996"/>
    <w:lvl w:ilvl="0" w:tplc="FEC0AD8A">
      <w:start w:val="1"/>
      <w:numFmt w:val="decimal"/>
      <w:lvlText w:val="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AB03DFC"/>
    <w:multiLevelType w:val="hybridMultilevel"/>
    <w:tmpl w:val="35C2D34E"/>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7B13564A"/>
    <w:multiLevelType w:val="hybridMultilevel"/>
    <w:tmpl w:val="38FECA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4"/>
  </w:num>
  <w:num w:numId="5">
    <w:abstractNumId w:val="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2F25"/>
    <w:rsid w:val="00005939"/>
    <w:rsid w:val="00012B96"/>
    <w:rsid w:val="00013588"/>
    <w:rsid w:val="0001394A"/>
    <w:rsid w:val="00015247"/>
    <w:rsid w:val="00017F64"/>
    <w:rsid w:val="00021DDA"/>
    <w:rsid w:val="00026700"/>
    <w:rsid w:val="0003319A"/>
    <w:rsid w:val="00035BD7"/>
    <w:rsid w:val="00036425"/>
    <w:rsid w:val="00037562"/>
    <w:rsid w:val="00041C93"/>
    <w:rsid w:val="00042047"/>
    <w:rsid w:val="00047F03"/>
    <w:rsid w:val="00050AD7"/>
    <w:rsid w:val="00051406"/>
    <w:rsid w:val="00052BAA"/>
    <w:rsid w:val="00054458"/>
    <w:rsid w:val="000600EE"/>
    <w:rsid w:val="0006026B"/>
    <w:rsid w:val="00060716"/>
    <w:rsid w:val="00063795"/>
    <w:rsid w:val="000644FC"/>
    <w:rsid w:val="00066054"/>
    <w:rsid w:val="0006637B"/>
    <w:rsid w:val="00070C77"/>
    <w:rsid w:val="000727EA"/>
    <w:rsid w:val="00073441"/>
    <w:rsid w:val="000748A4"/>
    <w:rsid w:val="00076BC4"/>
    <w:rsid w:val="0008044C"/>
    <w:rsid w:val="00081BEC"/>
    <w:rsid w:val="00090B47"/>
    <w:rsid w:val="00091BD5"/>
    <w:rsid w:val="00092385"/>
    <w:rsid w:val="0009647F"/>
    <w:rsid w:val="000971A2"/>
    <w:rsid w:val="00097663"/>
    <w:rsid w:val="000A5574"/>
    <w:rsid w:val="000A7536"/>
    <w:rsid w:val="000B1CBC"/>
    <w:rsid w:val="000B1E9A"/>
    <w:rsid w:val="000B2F25"/>
    <w:rsid w:val="000B35DE"/>
    <w:rsid w:val="000B79EB"/>
    <w:rsid w:val="000C0B3A"/>
    <w:rsid w:val="000C17B9"/>
    <w:rsid w:val="000C734D"/>
    <w:rsid w:val="000D0F91"/>
    <w:rsid w:val="000D0FF3"/>
    <w:rsid w:val="000D1B3A"/>
    <w:rsid w:val="000E3A32"/>
    <w:rsid w:val="000E6880"/>
    <w:rsid w:val="000E713A"/>
    <w:rsid w:val="000F1938"/>
    <w:rsid w:val="000F194B"/>
    <w:rsid w:val="000F1E58"/>
    <w:rsid w:val="000F78B7"/>
    <w:rsid w:val="00100135"/>
    <w:rsid w:val="00101BE9"/>
    <w:rsid w:val="00102DBE"/>
    <w:rsid w:val="0010319A"/>
    <w:rsid w:val="00104E6B"/>
    <w:rsid w:val="00105470"/>
    <w:rsid w:val="00111148"/>
    <w:rsid w:val="00122903"/>
    <w:rsid w:val="00122A64"/>
    <w:rsid w:val="001238A4"/>
    <w:rsid w:val="00126E1C"/>
    <w:rsid w:val="001312AC"/>
    <w:rsid w:val="001342C6"/>
    <w:rsid w:val="001348E6"/>
    <w:rsid w:val="00137EA1"/>
    <w:rsid w:val="0014426D"/>
    <w:rsid w:val="0014508C"/>
    <w:rsid w:val="00155F35"/>
    <w:rsid w:val="001570BE"/>
    <w:rsid w:val="00163A01"/>
    <w:rsid w:val="00164250"/>
    <w:rsid w:val="001651BF"/>
    <w:rsid w:val="0016604B"/>
    <w:rsid w:val="001661CF"/>
    <w:rsid w:val="001673D1"/>
    <w:rsid w:val="00177BA2"/>
    <w:rsid w:val="00183D08"/>
    <w:rsid w:val="00193326"/>
    <w:rsid w:val="00194260"/>
    <w:rsid w:val="001967BF"/>
    <w:rsid w:val="00196A7A"/>
    <w:rsid w:val="001A6530"/>
    <w:rsid w:val="001A7A9F"/>
    <w:rsid w:val="001B0476"/>
    <w:rsid w:val="001B191D"/>
    <w:rsid w:val="001B578C"/>
    <w:rsid w:val="001C21ED"/>
    <w:rsid w:val="001C23AE"/>
    <w:rsid w:val="001C5B32"/>
    <w:rsid w:val="001D4D80"/>
    <w:rsid w:val="001D6F6C"/>
    <w:rsid w:val="001E38AD"/>
    <w:rsid w:val="001E4E91"/>
    <w:rsid w:val="001E61CE"/>
    <w:rsid w:val="001E6B61"/>
    <w:rsid w:val="001F1052"/>
    <w:rsid w:val="001F10AB"/>
    <w:rsid w:val="001F1151"/>
    <w:rsid w:val="001F2492"/>
    <w:rsid w:val="001F29E4"/>
    <w:rsid w:val="001F321F"/>
    <w:rsid w:val="00200E3C"/>
    <w:rsid w:val="0020199F"/>
    <w:rsid w:val="00203763"/>
    <w:rsid w:val="002040FA"/>
    <w:rsid w:val="00204991"/>
    <w:rsid w:val="002056DB"/>
    <w:rsid w:val="00206694"/>
    <w:rsid w:val="0020672F"/>
    <w:rsid w:val="0020730B"/>
    <w:rsid w:val="00213296"/>
    <w:rsid w:val="00214D2D"/>
    <w:rsid w:val="0021637E"/>
    <w:rsid w:val="0021679B"/>
    <w:rsid w:val="002179B3"/>
    <w:rsid w:val="00220724"/>
    <w:rsid w:val="00221F9E"/>
    <w:rsid w:val="00223412"/>
    <w:rsid w:val="00223F2D"/>
    <w:rsid w:val="00224E5B"/>
    <w:rsid w:val="002253A2"/>
    <w:rsid w:val="00225526"/>
    <w:rsid w:val="00231405"/>
    <w:rsid w:val="0023640F"/>
    <w:rsid w:val="00237B8E"/>
    <w:rsid w:val="002469C5"/>
    <w:rsid w:val="002473AE"/>
    <w:rsid w:val="00255A63"/>
    <w:rsid w:val="00262CC2"/>
    <w:rsid w:val="002639A8"/>
    <w:rsid w:val="002651A6"/>
    <w:rsid w:val="00267170"/>
    <w:rsid w:val="00267A21"/>
    <w:rsid w:val="00273369"/>
    <w:rsid w:val="0028272B"/>
    <w:rsid w:val="00283C15"/>
    <w:rsid w:val="00285072"/>
    <w:rsid w:val="002851ED"/>
    <w:rsid w:val="00285C28"/>
    <w:rsid w:val="00291417"/>
    <w:rsid w:val="0029144B"/>
    <w:rsid w:val="0029257E"/>
    <w:rsid w:val="00296691"/>
    <w:rsid w:val="00297C1B"/>
    <w:rsid w:val="002A3B2A"/>
    <w:rsid w:val="002B16A1"/>
    <w:rsid w:val="002B3362"/>
    <w:rsid w:val="002B452F"/>
    <w:rsid w:val="002B7EA0"/>
    <w:rsid w:val="002C09B1"/>
    <w:rsid w:val="002C67F2"/>
    <w:rsid w:val="002C6AB3"/>
    <w:rsid w:val="002C7133"/>
    <w:rsid w:val="002D01AD"/>
    <w:rsid w:val="002D09AF"/>
    <w:rsid w:val="002D3396"/>
    <w:rsid w:val="002D43F0"/>
    <w:rsid w:val="002D5608"/>
    <w:rsid w:val="002D6E2C"/>
    <w:rsid w:val="002D7965"/>
    <w:rsid w:val="002E3BD9"/>
    <w:rsid w:val="002E5025"/>
    <w:rsid w:val="002E5BB6"/>
    <w:rsid w:val="002F138B"/>
    <w:rsid w:val="002F1DBC"/>
    <w:rsid w:val="002F38A8"/>
    <w:rsid w:val="002F449B"/>
    <w:rsid w:val="002F4CB5"/>
    <w:rsid w:val="00302BDB"/>
    <w:rsid w:val="0030390D"/>
    <w:rsid w:val="00307D24"/>
    <w:rsid w:val="00311132"/>
    <w:rsid w:val="0031144A"/>
    <w:rsid w:val="00311FDC"/>
    <w:rsid w:val="00313E30"/>
    <w:rsid w:val="00313EF3"/>
    <w:rsid w:val="003234AC"/>
    <w:rsid w:val="00326AB5"/>
    <w:rsid w:val="00326EE4"/>
    <w:rsid w:val="003270BF"/>
    <w:rsid w:val="003377C3"/>
    <w:rsid w:val="00343329"/>
    <w:rsid w:val="00343648"/>
    <w:rsid w:val="0034622D"/>
    <w:rsid w:val="00350A3B"/>
    <w:rsid w:val="0035481C"/>
    <w:rsid w:val="00355C01"/>
    <w:rsid w:val="00357B9B"/>
    <w:rsid w:val="00357FB1"/>
    <w:rsid w:val="0036056B"/>
    <w:rsid w:val="003614C8"/>
    <w:rsid w:val="0036188A"/>
    <w:rsid w:val="00367435"/>
    <w:rsid w:val="003674A3"/>
    <w:rsid w:val="003717CA"/>
    <w:rsid w:val="00373BCF"/>
    <w:rsid w:val="0037621C"/>
    <w:rsid w:val="00383470"/>
    <w:rsid w:val="00384F5B"/>
    <w:rsid w:val="003905E1"/>
    <w:rsid w:val="00390EDB"/>
    <w:rsid w:val="003914C9"/>
    <w:rsid w:val="00393023"/>
    <w:rsid w:val="00394F6F"/>
    <w:rsid w:val="00395425"/>
    <w:rsid w:val="0039765E"/>
    <w:rsid w:val="003B0C5F"/>
    <w:rsid w:val="003B1BFB"/>
    <w:rsid w:val="003B6CAE"/>
    <w:rsid w:val="003B72B8"/>
    <w:rsid w:val="003C12EF"/>
    <w:rsid w:val="003C304F"/>
    <w:rsid w:val="003C3192"/>
    <w:rsid w:val="003C60C3"/>
    <w:rsid w:val="003D05C2"/>
    <w:rsid w:val="003D1CF7"/>
    <w:rsid w:val="003D4BCC"/>
    <w:rsid w:val="003D5BAA"/>
    <w:rsid w:val="003D647E"/>
    <w:rsid w:val="003E1886"/>
    <w:rsid w:val="003E2F01"/>
    <w:rsid w:val="003E4E50"/>
    <w:rsid w:val="003F20D8"/>
    <w:rsid w:val="003F2523"/>
    <w:rsid w:val="004044C9"/>
    <w:rsid w:val="00410900"/>
    <w:rsid w:val="00410CFD"/>
    <w:rsid w:val="00411811"/>
    <w:rsid w:val="0041536A"/>
    <w:rsid w:val="0041539B"/>
    <w:rsid w:val="0041635F"/>
    <w:rsid w:val="00417CD3"/>
    <w:rsid w:val="00422135"/>
    <w:rsid w:val="0042260B"/>
    <w:rsid w:val="00423913"/>
    <w:rsid w:val="00424C03"/>
    <w:rsid w:val="004270A6"/>
    <w:rsid w:val="00436785"/>
    <w:rsid w:val="0043689E"/>
    <w:rsid w:val="00436AC5"/>
    <w:rsid w:val="00436F9A"/>
    <w:rsid w:val="00441104"/>
    <w:rsid w:val="00443B54"/>
    <w:rsid w:val="00444F31"/>
    <w:rsid w:val="00446647"/>
    <w:rsid w:val="00446AFB"/>
    <w:rsid w:val="004509A2"/>
    <w:rsid w:val="00460780"/>
    <w:rsid w:val="004631B9"/>
    <w:rsid w:val="00463DD9"/>
    <w:rsid w:val="00466480"/>
    <w:rsid w:val="00470B02"/>
    <w:rsid w:val="00474D78"/>
    <w:rsid w:val="00477216"/>
    <w:rsid w:val="00480956"/>
    <w:rsid w:val="00491124"/>
    <w:rsid w:val="00493066"/>
    <w:rsid w:val="00493A99"/>
    <w:rsid w:val="00496580"/>
    <w:rsid w:val="004A70D3"/>
    <w:rsid w:val="004A7892"/>
    <w:rsid w:val="004A7FB9"/>
    <w:rsid w:val="004B104E"/>
    <w:rsid w:val="004B17DF"/>
    <w:rsid w:val="004B24B4"/>
    <w:rsid w:val="004B357A"/>
    <w:rsid w:val="004B7A9B"/>
    <w:rsid w:val="004C099E"/>
    <w:rsid w:val="004C13EB"/>
    <w:rsid w:val="004C1EE2"/>
    <w:rsid w:val="004C30BC"/>
    <w:rsid w:val="004C47B4"/>
    <w:rsid w:val="004D08B3"/>
    <w:rsid w:val="004D20A5"/>
    <w:rsid w:val="004D3966"/>
    <w:rsid w:val="004E00E5"/>
    <w:rsid w:val="004E2A63"/>
    <w:rsid w:val="004E67AE"/>
    <w:rsid w:val="004E7120"/>
    <w:rsid w:val="004F25CE"/>
    <w:rsid w:val="004F46F8"/>
    <w:rsid w:val="00500624"/>
    <w:rsid w:val="00500EED"/>
    <w:rsid w:val="005067D9"/>
    <w:rsid w:val="0050707F"/>
    <w:rsid w:val="005164CC"/>
    <w:rsid w:val="00521E14"/>
    <w:rsid w:val="00522D3D"/>
    <w:rsid w:val="00531F5F"/>
    <w:rsid w:val="0053457E"/>
    <w:rsid w:val="00534A51"/>
    <w:rsid w:val="00536354"/>
    <w:rsid w:val="00537E38"/>
    <w:rsid w:val="00540B4C"/>
    <w:rsid w:val="005415F2"/>
    <w:rsid w:val="00547E39"/>
    <w:rsid w:val="0055438B"/>
    <w:rsid w:val="00557E49"/>
    <w:rsid w:val="005608B9"/>
    <w:rsid w:val="00561629"/>
    <w:rsid w:val="0056493C"/>
    <w:rsid w:val="005672B6"/>
    <w:rsid w:val="00577E31"/>
    <w:rsid w:val="00583EE8"/>
    <w:rsid w:val="005844E1"/>
    <w:rsid w:val="0058664D"/>
    <w:rsid w:val="005941C0"/>
    <w:rsid w:val="00597E21"/>
    <w:rsid w:val="005A0274"/>
    <w:rsid w:val="005A5C8A"/>
    <w:rsid w:val="005B11AE"/>
    <w:rsid w:val="005B7FD7"/>
    <w:rsid w:val="005D19F3"/>
    <w:rsid w:val="005D2B31"/>
    <w:rsid w:val="005D6D54"/>
    <w:rsid w:val="005E071E"/>
    <w:rsid w:val="005E0F14"/>
    <w:rsid w:val="005E2813"/>
    <w:rsid w:val="005E2978"/>
    <w:rsid w:val="005E4087"/>
    <w:rsid w:val="005E4C39"/>
    <w:rsid w:val="005E5756"/>
    <w:rsid w:val="005F0F7B"/>
    <w:rsid w:val="005F159B"/>
    <w:rsid w:val="005F1806"/>
    <w:rsid w:val="005F2B72"/>
    <w:rsid w:val="005F6010"/>
    <w:rsid w:val="005F72AD"/>
    <w:rsid w:val="005F7C46"/>
    <w:rsid w:val="006007B8"/>
    <w:rsid w:val="00600CBA"/>
    <w:rsid w:val="00602B5D"/>
    <w:rsid w:val="00602C24"/>
    <w:rsid w:val="00604C15"/>
    <w:rsid w:val="00606A9A"/>
    <w:rsid w:val="00607B52"/>
    <w:rsid w:val="00610072"/>
    <w:rsid w:val="006116AA"/>
    <w:rsid w:val="00614E3A"/>
    <w:rsid w:val="00616C21"/>
    <w:rsid w:val="00617346"/>
    <w:rsid w:val="00617E0C"/>
    <w:rsid w:val="00620A56"/>
    <w:rsid w:val="0062159D"/>
    <w:rsid w:val="0062202C"/>
    <w:rsid w:val="00622711"/>
    <w:rsid w:val="00622938"/>
    <w:rsid w:val="00627A5B"/>
    <w:rsid w:val="00627D85"/>
    <w:rsid w:val="006346B2"/>
    <w:rsid w:val="00640EB7"/>
    <w:rsid w:val="00642FB2"/>
    <w:rsid w:val="00645896"/>
    <w:rsid w:val="006460F3"/>
    <w:rsid w:val="00646F44"/>
    <w:rsid w:val="006478A0"/>
    <w:rsid w:val="00647DA6"/>
    <w:rsid w:val="00650631"/>
    <w:rsid w:val="00652D8B"/>
    <w:rsid w:val="00652DB5"/>
    <w:rsid w:val="006543D4"/>
    <w:rsid w:val="00662167"/>
    <w:rsid w:val="006676BF"/>
    <w:rsid w:val="00671D83"/>
    <w:rsid w:val="00672FE4"/>
    <w:rsid w:val="006731D1"/>
    <w:rsid w:val="00675F9B"/>
    <w:rsid w:val="00681711"/>
    <w:rsid w:val="006850C0"/>
    <w:rsid w:val="00690219"/>
    <w:rsid w:val="00693E1E"/>
    <w:rsid w:val="006942F0"/>
    <w:rsid w:val="006953CC"/>
    <w:rsid w:val="006974FD"/>
    <w:rsid w:val="006975D3"/>
    <w:rsid w:val="00697765"/>
    <w:rsid w:val="006A2FDB"/>
    <w:rsid w:val="006A6505"/>
    <w:rsid w:val="006B07DC"/>
    <w:rsid w:val="006B2F2C"/>
    <w:rsid w:val="006B50DC"/>
    <w:rsid w:val="006B64F4"/>
    <w:rsid w:val="006C13E0"/>
    <w:rsid w:val="006C28B8"/>
    <w:rsid w:val="006C3461"/>
    <w:rsid w:val="006C4161"/>
    <w:rsid w:val="006D5416"/>
    <w:rsid w:val="006D6909"/>
    <w:rsid w:val="006E170F"/>
    <w:rsid w:val="006F0A61"/>
    <w:rsid w:val="006F4B9D"/>
    <w:rsid w:val="006F61ED"/>
    <w:rsid w:val="006F7F68"/>
    <w:rsid w:val="006F7F7F"/>
    <w:rsid w:val="007056D3"/>
    <w:rsid w:val="007059BC"/>
    <w:rsid w:val="007103D7"/>
    <w:rsid w:val="0071259B"/>
    <w:rsid w:val="00712F60"/>
    <w:rsid w:val="0071558B"/>
    <w:rsid w:val="00720A25"/>
    <w:rsid w:val="00724A00"/>
    <w:rsid w:val="007257BF"/>
    <w:rsid w:val="00726806"/>
    <w:rsid w:val="00726B0F"/>
    <w:rsid w:val="007306BF"/>
    <w:rsid w:val="00730746"/>
    <w:rsid w:val="00730C91"/>
    <w:rsid w:val="00730F6A"/>
    <w:rsid w:val="00731367"/>
    <w:rsid w:val="0073165A"/>
    <w:rsid w:val="00731F28"/>
    <w:rsid w:val="007339F5"/>
    <w:rsid w:val="00737DF6"/>
    <w:rsid w:val="007429ED"/>
    <w:rsid w:val="00746359"/>
    <w:rsid w:val="00752110"/>
    <w:rsid w:val="00753C70"/>
    <w:rsid w:val="00754DCA"/>
    <w:rsid w:val="00757515"/>
    <w:rsid w:val="0076254C"/>
    <w:rsid w:val="00764041"/>
    <w:rsid w:val="00765812"/>
    <w:rsid w:val="00767325"/>
    <w:rsid w:val="007700DB"/>
    <w:rsid w:val="00775ADB"/>
    <w:rsid w:val="00777D88"/>
    <w:rsid w:val="007810A0"/>
    <w:rsid w:val="0078245B"/>
    <w:rsid w:val="0078704B"/>
    <w:rsid w:val="007931F1"/>
    <w:rsid w:val="00795D39"/>
    <w:rsid w:val="00795E71"/>
    <w:rsid w:val="00796676"/>
    <w:rsid w:val="007A1BF1"/>
    <w:rsid w:val="007A2D9F"/>
    <w:rsid w:val="007A3088"/>
    <w:rsid w:val="007A4D52"/>
    <w:rsid w:val="007A53B3"/>
    <w:rsid w:val="007A6683"/>
    <w:rsid w:val="007A6947"/>
    <w:rsid w:val="007A74FD"/>
    <w:rsid w:val="007B0252"/>
    <w:rsid w:val="007B3919"/>
    <w:rsid w:val="007B431F"/>
    <w:rsid w:val="007B4700"/>
    <w:rsid w:val="007B56FB"/>
    <w:rsid w:val="007C2B88"/>
    <w:rsid w:val="007C4EE5"/>
    <w:rsid w:val="007D3C88"/>
    <w:rsid w:val="007E0A06"/>
    <w:rsid w:val="007E0DD5"/>
    <w:rsid w:val="007E1466"/>
    <w:rsid w:val="007E5D17"/>
    <w:rsid w:val="007E67CD"/>
    <w:rsid w:val="007E6F59"/>
    <w:rsid w:val="007E7EA7"/>
    <w:rsid w:val="007F1B5F"/>
    <w:rsid w:val="007F411A"/>
    <w:rsid w:val="007F511B"/>
    <w:rsid w:val="007F570E"/>
    <w:rsid w:val="007F6A1D"/>
    <w:rsid w:val="00800A5B"/>
    <w:rsid w:val="00804381"/>
    <w:rsid w:val="00806EE7"/>
    <w:rsid w:val="00807A20"/>
    <w:rsid w:val="00811768"/>
    <w:rsid w:val="00812B36"/>
    <w:rsid w:val="008133B3"/>
    <w:rsid w:val="00816D6B"/>
    <w:rsid w:val="008200A6"/>
    <w:rsid w:val="00821B27"/>
    <w:rsid w:val="00822389"/>
    <w:rsid w:val="00822CF1"/>
    <w:rsid w:val="00824ADB"/>
    <w:rsid w:val="00825F0E"/>
    <w:rsid w:val="0082611E"/>
    <w:rsid w:val="008336F6"/>
    <w:rsid w:val="00835AEC"/>
    <w:rsid w:val="00836E47"/>
    <w:rsid w:val="00841F56"/>
    <w:rsid w:val="00845030"/>
    <w:rsid w:val="00845D1E"/>
    <w:rsid w:val="00847273"/>
    <w:rsid w:val="008529CE"/>
    <w:rsid w:val="00852FD6"/>
    <w:rsid w:val="00853028"/>
    <w:rsid w:val="008556D4"/>
    <w:rsid w:val="0085572D"/>
    <w:rsid w:val="00856A27"/>
    <w:rsid w:val="0086487D"/>
    <w:rsid w:val="00864BCA"/>
    <w:rsid w:val="00865A04"/>
    <w:rsid w:val="00867FE4"/>
    <w:rsid w:val="008739D7"/>
    <w:rsid w:val="00873C40"/>
    <w:rsid w:val="008766A1"/>
    <w:rsid w:val="00877621"/>
    <w:rsid w:val="00880F7D"/>
    <w:rsid w:val="00882ED9"/>
    <w:rsid w:val="0088425A"/>
    <w:rsid w:val="00884E47"/>
    <w:rsid w:val="008865A3"/>
    <w:rsid w:val="00886714"/>
    <w:rsid w:val="00890A51"/>
    <w:rsid w:val="00894D5C"/>
    <w:rsid w:val="00895A3D"/>
    <w:rsid w:val="008976D5"/>
    <w:rsid w:val="00897994"/>
    <w:rsid w:val="008A0172"/>
    <w:rsid w:val="008A0EE8"/>
    <w:rsid w:val="008A229C"/>
    <w:rsid w:val="008A4719"/>
    <w:rsid w:val="008A4747"/>
    <w:rsid w:val="008A7FD2"/>
    <w:rsid w:val="008B0F08"/>
    <w:rsid w:val="008B0F96"/>
    <w:rsid w:val="008B2562"/>
    <w:rsid w:val="008B36D4"/>
    <w:rsid w:val="008C0C5C"/>
    <w:rsid w:val="008C553D"/>
    <w:rsid w:val="008D265C"/>
    <w:rsid w:val="008D44B3"/>
    <w:rsid w:val="008D518A"/>
    <w:rsid w:val="008E0BB6"/>
    <w:rsid w:val="008E3EB9"/>
    <w:rsid w:val="008E4B25"/>
    <w:rsid w:val="008E57CC"/>
    <w:rsid w:val="008F26B3"/>
    <w:rsid w:val="008F2DA8"/>
    <w:rsid w:val="008F3EF2"/>
    <w:rsid w:val="008F40E7"/>
    <w:rsid w:val="008F5534"/>
    <w:rsid w:val="008F7D41"/>
    <w:rsid w:val="009004FE"/>
    <w:rsid w:val="0090428D"/>
    <w:rsid w:val="00905B6E"/>
    <w:rsid w:val="00912227"/>
    <w:rsid w:val="009169EA"/>
    <w:rsid w:val="009349FA"/>
    <w:rsid w:val="00934F26"/>
    <w:rsid w:val="00937170"/>
    <w:rsid w:val="009378BC"/>
    <w:rsid w:val="009446A4"/>
    <w:rsid w:val="009476B9"/>
    <w:rsid w:val="00947FF0"/>
    <w:rsid w:val="0095106A"/>
    <w:rsid w:val="009557DA"/>
    <w:rsid w:val="00957ADB"/>
    <w:rsid w:val="009608AD"/>
    <w:rsid w:val="009710D4"/>
    <w:rsid w:val="009727BD"/>
    <w:rsid w:val="00974325"/>
    <w:rsid w:val="00976720"/>
    <w:rsid w:val="00976FC5"/>
    <w:rsid w:val="00977CAA"/>
    <w:rsid w:val="00980B3D"/>
    <w:rsid w:val="00983D00"/>
    <w:rsid w:val="00983F19"/>
    <w:rsid w:val="0098474B"/>
    <w:rsid w:val="0098531D"/>
    <w:rsid w:val="009860A1"/>
    <w:rsid w:val="00991B14"/>
    <w:rsid w:val="00995F41"/>
    <w:rsid w:val="00996989"/>
    <w:rsid w:val="0099739D"/>
    <w:rsid w:val="009A1251"/>
    <w:rsid w:val="009A1C78"/>
    <w:rsid w:val="009A1ED1"/>
    <w:rsid w:val="009A2AEA"/>
    <w:rsid w:val="009A2CDC"/>
    <w:rsid w:val="009A4389"/>
    <w:rsid w:val="009A5EBB"/>
    <w:rsid w:val="009B1F3D"/>
    <w:rsid w:val="009B2FE0"/>
    <w:rsid w:val="009C1C88"/>
    <w:rsid w:val="009C2C80"/>
    <w:rsid w:val="009C33A0"/>
    <w:rsid w:val="009C3CE9"/>
    <w:rsid w:val="009C3EB5"/>
    <w:rsid w:val="009C41AF"/>
    <w:rsid w:val="009C777A"/>
    <w:rsid w:val="009C7CD9"/>
    <w:rsid w:val="009D3885"/>
    <w:rsid w:val="009D42C6"/>
    <w:rsid w:val="009D6752"/>
    <w:rsid w:val="009D7404"/>
    <w:rsid w:val="009E280F"/>
    <w:rsid w:val="009E34E2"/>
    <w:rsid w:val="009E61BC"/>
    <w:rsid w:val="009F0C9B"/>
    <w:rsid w:val="009F0DE7"/>
    <w:rsid w:val="009F10F1"/>
    <w:rsid w:val="009F1A74"/>
    <w:rsid w:val="009F4CD4"/>
    <w:rsid w:val="009F4D55"/>
    <w:rsid w:val="009F59DE"/>
    <w:rsid w:val="009F6877"/>
    <w:rsid w:val="00A01160"/>
    <w:rsid w:val="00A059E1"/>
    <w:rsid w:val="00A07535"/>
    <w:rsid w:val="00A14B78"/>
    <w:rsid w:val="00A21ED9"/>
    <w:rsid w:val="00A25521"/>
    <w:rsid w:val="00A25DB5"/>
    <w:rsid w:val="00A3531D"/>
    <w:rsid w:val="00A36823"/>
    <w:rsid w:val="00A37168"/>
    <w:rsid w:val="00A4226D"/>
    <w:rsid w:val="00A42949"/>
    <w:rsid w:val="00A43BAC"/>
    <w:rsid w:val="00A43D9C"/>
    <w:rsid w:val="00A44523"/>
    <w:rsid w:val="00A46D18"/>
    <w:rsid w:val="00A46F73"/>
    <w:rsid w:val="00A52052"/>
    <w:rsid w:val="00A52DF9"/>
    <w:rsid w:val="00A61452"/>
    <w:rsid w:val="00A65E8C"/>
    <w:rsid w:val="00A75CB3"/>
    <w:rsid w:val="00A7664D"/>
    <w:rsid w:val="00A76E36"/>
    <w:rsid w:val="00A778BA"/>
    <w:rsid w:val="00A812C6"/>
    <w:rsid w:val="00A83AC6"/>
    <w:rsid w:val="00A83CF7"/>
    <w:rsid w:val="00A844A6"/>
    <w:rsid w:val="00A86A6A"/>
    <w:rsid w:val="00AA0425"/>
    <w:rsid w:val="00AA1168"/>
    <w:rsid w:val="00AA1DFF"/>
    <w:rsid w:val="00AA414B"/>
    <w:rsid w:val="00AA4B11"/>
    <w:rsid w:val="00AA535B"/>
    <w:rsid w:val="00AA6B53"/>
    <w:rsid w:val="00AB0713"/>
    <w:rsid w:val="00AB5E23"/>
    <w:rsid w:val="00AB6C7D"/>
    <w:rsid w:val="00AC063E"/>
    <w:rsid w:val="00AD1970"/>
    <w:rsid w:val="00AD1BE4"/>
    <w:rsid w:val="00AD6600"/>
    <w:rsid w:val="00AE6BD0"/>
    <w:rsid w:val="00AE7D78"/>
    <w:rsid w:val="00AF2883"/>
    <w:rsid w:val="00AF3D28"/>
    <w:rsid w:val="00AF68C6"/>
    <w:rsid w:val="00B02270"/>
    <w:rsid w:val="00B02FA4"/>
    <w:rsid w:val="00B038DB"/>
    <w:rsid w:val="00B0739B"/>
    <w:rsid w:val="00B10BC6"/>
    <w:rsid w:val="00B10F86"/>
    <w:rsid w:val="00B12C8B"/>
    <w:rsid w:val="00B16CE9"/>
    <w:rsid w:val="00B25342"/>
    <w:rsid w:val="00B266FC"/>
    <w:rsid w:val="00B2795B"/>
    <w:rsid w:val="00B30AD3"/>
    <w:rsid w:val="00B31AAC"/>
    <w:rsid w:val="00B375DD"/>
    <w:rsid w:val="00B419E7"/>
    <w:rsid w:val="00B43AD7"/>
    <w:rsid w:val="00B50C09"/>
    <w:rsid w:val="00B50E3C"/>
    <w:rsid w:val="00B52FAE"/>
    <w:rsid w:val="00B5300C"/>
    <w:rsid w:val="00B54D0E"/>
    <w:rsid w:val="00B56296"/>
    <w:rsid w:val="00B6116D"/>
    <w:rsid w:val="00B6785B"/>
    <w:rsid w:val="00B73405"/>
    <w:rsid w:val="00B737FB"/>
    <w:rsid w:val="00B73D13"/>
    <w:rsid w:val="00B741D1"/>
    <w:rsid w:val="00B80C3E"/>
    <w:rsid w:val="00B85B19"/>
    <w:rsid w:val="00B94AB9"/>
    <w:rsid w:val="00B95700"/>
    <w:rsid w:val="00B95BB1"/>
    <w:rsid w:val="00B97384"/>
    <w:rsid w:val="00BA0C48"/>
    <w:rsid w:val="00BA1693"/>
    <w:rsid w:val="00BA245A"/>
    <w:rsid w:val="00BA5325"/>
    <w:rsid w:val="00BA53C8"/>
    <w:rsid w:val="00BA7032"/>
    <w:rsid w:val="00BA7831"/>
    <w:rsid w:val="00BB0D8D"/>
    <w:rsid w:val="00BB33F5"/>
    <w:rsid w:val="00BB3B82"/>
    <w:rsid w:val="00BB42BC"/>
    <w:rsid w:val="00BB5180"/>
    <w:rsid w:val="00BB5C8D"/>
    <w:rsid w:val="00BC316F"/>
    <w:rsid w:val="00BD2723"/>
    <w:rsid w:val="00BD2A61"/>
    <w:rsid w:val="00BD4205"/>
    <w:rsid w:val="00BD5886"/>
    <w:rsid w:val="00BD6DAD"/>
    <w:rsid w:val="00BE3258"/>
    <w:rsid w:val="00BE5C94"/>
    <w:rsid w:val="00BF0859"/>
    <w:rsid w:val="00BF0FC9"/>
    <w:rsid w:val="00BF4244"/>
    <w:rsid w:val="00BF5E6C"/>
    <w:rsid w:val="00BF6EDE"/>
    <w:rsid w:val="00BF7C19"/>
    <w:rsid w:val="00C00109"/>
    <w:rsid w:val="00C00663"/>
    <w:rsid w:val="00C0439D"/>
    <w:rsid w:val="00C0799A"/>
    <w:rsid w:val="00C12EDC"/>
    <w:rsid w:val="00C13959"/>
    <w:rsid w:val="00C1458A"/>
    <w:rsid w:val="00C16EA6"/>
    <w:rsid w:val="00C17680"/>
    <w:rsid w:val="00C3320A"/>
    <w:rsid w:val="00C34EEC"/>
    <w:rsid w:val="00C4011A"/>
    <w:rsid w:val="00C404E5"/>
    <w:rsid w:val="00C431D8"/>
    <w:rsid w:val="00C45871"/>
    <w:rsid w:val="00C5448F"/>
    <w:rsid w:val="00C5494E"/>
    <w:rsid w:val="00C5560E"/>
    <w:rsid w:val="00C60A10"/>
    <w:rsid w:val="00C60B20"/>
    <w:rsid w:val="00C61965"/>
    <w:rsid w:val="00C7233C"/>
    <w:rsid w:val="00C76FD9"/>
    <w:rsid w:val="00C80864"/>
    <w:rsid w:val="00C8352C"/>
    <w:rsid w:val="00C83813"/>
    <w:rsid w:val="00C83DEB"/>
    <w:rsid w:val="00C848F8"/>
    <w:rsid w:val="00C857AD"/>
    <w:rsid w:val="00C85FFF"/>
    <w:rsid w:val="00C86144"/>
    <w:rsid w:val="00C90CFC"/>
    <w:rsid w:val="00C945B9"/>
    <w:rsid w:val="00CA0CA4"/>
    <w:rsid w:val="00CA4028"/>
    <w:rsid w:val="00CA632F"/>
    <w:rsid w:val="00CB5110"/>
    <w:rsid w:val="00CB57EF"/>
    <w:rsid w:val="00CB64A7"/>
    <w:rsid w:val="00CC0C64"/>
    <w:rsid w:val="00CC0CF4"/>
    <w:rsid w:val="00CC6092"/>
    <w:rsid w:val="00CD713C"/>
    <w:rsid w:val="00CE0CAC"/>
    <w:rsid w:val="00CE2575"/>
    <w:rsid w:val="00CE36B2"/>
    <w:rsid w:val="00CE449D"/>
    <w:rsid w:val="00CE6046"/>
    <w:rsid w:val="00CE622A"/>
    <w:rsid w:val="00CF00D9"/>
    <w:rsid w:val="00CF11D1"/>
    <w:rsid w:val="00CF2749"/>
    <w:rsid w:val="00CF4BE9"/>
    <w:rsid w:val="00CF4F10"/>
    <w:rsid w:val="00D004FA"/>
    <w:rsid w:val="00D0137D"/>
    <w:rsid w:val="00D036D1"/>
    <w:rsid w:val="00D04B19"/>
    <w:rsid w:val="00D054D2"/>
    <w:rsid w:val="00D0594A"/>
    <w:rsid w:val="00D1248D"/>
    <w:rsid w:val="00D159B4"/>
    <w:rsid w:val="00D15ECA"/>
    <w:rsid w:val="00D16DB9"/>
    <w:rsid w:val="00D17DCB"/>
    <w:rsid w:val="00D20987"/>
    <w:rsid w:val="00D25BC0"/>
    <w:rsid w:val="00D2618E"/>
    <w:rsid w:val="00D26447"/>
    <w:rsid w:val="00D314FC"/>
    <w:rsid w:val="00D33175"/>
    <w:rsid w:val="00D4398C"/>
    <w:rsid w:val="00D502ED"/>
    <w:rsid w:val="00D5180D"/>
    <w:rsid w:val="00D53CD1"/>
    <w:rsid w:val="00D6182C"/>
    <w:rsid w:val="00D622F5"/>
    <w:rsid w:val="00D62E14"/>
    <w:rsid w:val="00D63BCE"/>
    <w:rsid w:val="00D66A3E"/>
    <w:rsid w:val="00D7169B"/>
    <w:rsid w:val="00D726A3"/>
    <w:rsid w:val="00D73849"/>
    <w:rsid w:val="00D75315"/>
    <w:rsid w:val="00D77B14"/>
    <w:rsid w:val="00D875BE"/>
    <w:rsid w:val="00D942B0"/>
    <w:rsid w:val="00D96F6D"/>
    <w:rsid w:val="00DA33DE"/>
    <w:rsid w:val="00DA44DA"/>
    <w:rsid w:val="00DB428E"/>
    <w:rsid w:val="00DB66E2"/>
    <w:rsid w:val="00DC1363"/>
    <w:rsid w:val="00DC1F8C"/>
    <w:rsid w:val="00DC2872"/>
    <w:rsid w:val="00DC3019"/>
    <w:rsid w:val="00DC31F6"/>
    <w:rsid w:val="00DC4042"/>
    <w:rsid w:val="00DD0480"/>
    <w:rsid w:val="00DD1997"/>
    <w:rsid w:val="00DD1B1E"/>
    <w:rsid w:val="00DD20B6"/>
    <w:rsid w:val="00DD30C4"/>
    <w:rsid w:val="00DD5342"/>
    <w:rsid w:val="00DD5402"/>
    <w:rsid w:val="00DD7DB4"/>
    <w:rsid w:val="00DE1D5C"/>
    <w:rsid w:val="00DE52AB"/>
    <w:rsid w:val="00DE5C0D"/>
    <w:rsid w:val="00DE6632"/>
    <w:rsid w:val="00DE6E2B"/>
    <w:rsid w:val="00DF0F38"/>
    <w:rsid w:val="00DF1820"/>
    <w:rsid w:val="00DF187B"/>
    <w:rsid w:val="00DF1FA9"/>
    <w:rsid w:val="00DF2C1C"/>
    <w:rsid w:val="00DF487B"/>
    <w:rsid w:val="00E00595"/>
    <w:rsid w:val="00E01EAB"/>
    <w:rsid w:val="00E02AD8"/>
    <w:rsid w:val="00E02FC5"/>
    <w:rsid w:val="00E04718"/>
    <w:rsid w:val="00E0499D"/>
    <w:rsid w:val="00E04C4E"/>
    <w:rsid w:val="00E04EEF"/>
    <w:rsid w:val="00E14BAB"/>
    <w:rsid w:val="00E24E95"/>
    <w:rsid w:val="00E27BE3"/>
    <w:rsid w:val="00E37CCD"/>
    <w:rsid w:val="00E41872"/>
    <w:rsid w:val="00E4337D"/>
    <w:rsid w:val="00E52876"/>
    <w:rsid w:val="00E52B44"/>
    <w:rsid w:val="00E53E4A"/>
    <w:rsid w:val="00E6100A"/>
    <w:rsid w:val="00E640AF"/>
    <w:rsid w:val="00E65BA7"/>
    <w:rsid w:val="00E673B2"/>
    <w:rsid w:val="00E71146"/>
    <w:rsid w:val="00E71A1C"/>
    <w:rsid w:val="00E75919"/>
    <w:rsid w:val="00E760DA"/>
    <w:rsid w:val="00E7643A"/>
    <w:rsid w:val="00E82D60"/>
    <w:rsid w:val="00E83418"/>
    <w:rsid w:val="00E834E6"/>
    <w:rsid w:val="00E84634"/>
    <w:rsid w:val="00E90EC3"/>
    <w:rsid w:val="00E93629"/>
    <w:rsid w:val="00E9533C"/>
    <w:rsid w:val="00E97107"/>
    <w:rsid w:val="00EA0AFB"/>
    <w:rsid w:val="00EA2729"/>
    <w:rsid w:val="00EA534D"/>
    <w:rsid w:val="00EA56A4"/>
    <w:rsid w:val="00EA7DD2"/>
    <w:rsid w:val="00EB1249"/>
    <w:rsid w:val="00EB1382"/>
    <w:rsid w:val="00EB192D"/>
    <w:rsid w:val="00EB3849"/>
    <w:rsid w:val="00EB3CF1"/>
    <w:rsid w:val="00EB4B0E"/>
    <w:rsid w:val="00EB5F16"/>
    <w:rsid w:val="00EB6A08"/>
    <w:rsid w:val="00EC60CA"/>
    <w:rsid w:val="00EC7F11"/>
    <w:rsid w:val="00ED00D9"/>
    <w:rsid w:val="00ED1344"/>
    <w:rsid w:val="00ED4A2B"/>
    <w:rsid w:val="00EE0659"/>
    <w:rsid w:val="00EE3788"/>
    <w:rsid w:val="00EE5A4E"/>
    <w:rsid w:val="00EE71F2"/>
    <w:rsid w:val="00EF3B2F"/>
    <w:rsid w:val="00EF4074"/>
    <w:rsid w:val="00EF420E"/>
    <w:rsid w:val="00EF64BE"/>
    <w:rsid w:val="00F01B69"/>
    <w:rsid w:val="00F03609"/>
    <w:rsid w:val="00F0753A"/>
    <w:rsid w:val="00F07A69"/>
    <w:rsid w:val="00F1113E"/>
    <w:rsid w:val="00F111CF"/>
    <w:rsid w:val="00F12229"/>
    <w:rsid w:val="00F123D4"/>
    <w:rsid w:val="00F15D9A"/>
    <w:rsid w:val="00F1672D"/>
    <w:rsid w:val="00F23737"/>
    <w:rsid w:val="00F30413"/>
    <w:rsid w:val="00F3360E"/>
    <w:rsid w:val="00F36928"/>
    <w:rsid w:val="00F41778"/>
    <w:rsid w:val="00F44588"/>
    <w:rsid w:val="00F4651A"/>
    <w:rsid w:val="00F50A75"/>
    <w:rsid w:val="00F52931"/>
    <w:rsid w:val="00F536C3"/>
    <w:rsid w:val="00F54320"/>
    <w:rsid w:val="00F551B0"/>
    <w:rsid w:val="00F57CC3"/>
    <w:rsid w:val="00F57E52"/>
    <w:rsid w:val="00F6458A"/>
    <w:rsid w:val="00F66ABF"/>
    <w:rsid w:val="00F71EB6"/>
    <w:rsid w:val="00F720AB"/>
    <w:rsid w:val="00F8078D"/>
    <w:rsid w:val="00F81B2D"/>
    <w:rsid w:val="00F905DD"/>
    <w:rsid w:val="00F94A6C"/>
    <w:rsid w:val="00F97361"/>
    <w:rsid w:val="00FA0E95"/>
    <w:rsid w:val="00FA0FB2"/>
    <w:rsid w:val="00FA4DC7"/>
    <w:rsid w:val="00FB5370"/>
    <w:rsid w:val="00FB718B"/>
    <w:rsid w:val="00FB7743"/>
    <w:rsid w:val="00FC1EA8"/>
    <w:rsid w:val="00FC280F"/>
    <w:rsid w:val="00FC2AE3"/>
    <w:rsid w:val="00FC31D8"/>
    <w:rsid w:val="00FC416D"/>
    <w:rsid w:val="00FC6CF8"/>
    <w:rsid w:val="00FC7AA9"/>
    <w:rsid w:val="00FD0485"/>
    <w:rsid w:val="00FD0792"/>
    <w:rsid w:val="00FD0B4B"/>
    <w:rsid w:val="00FD3AAC"/>
    <w:rsid w:val="00FD5555"/>
    <w:rsid w:val="00FE068B"/>
    <w:rsid w:val="00FE460E"/>
    <w:rsid w:val="00FE6662"/>
    <w:rsid w:val="00FE6713"/>
    <w:rsid w:val="00FE6FD4"/>
    <w:rsid w:val="00FE7AF0"/>
    <w:rsid w:val="00FE7E6B"/>
    <w:rsid w:val="7A305385"/>
  </w:rsids>
  <m:mathPr>
    <m:mathFont m:val="Cambria Math"/>
    <m:brkBin m:val="before"/>
    <m:brkBinSub m:val="--"/>
    <m:smallFrac m:val="0"/>
    <m:dispDef/>
    <m:lMargin m:val="0"/>
    <m:rMargin m:val="0"/>
    <m:defJc m:val="centerGroup"/>
    <m:wrapIndent m:val="1440"/>
    <m:intLim m:val="subSup"/>
    <m:naryLim m:val="undOvr"/>
  </m:mathPr>
  <w:themeFontLang w:val="en-GB"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73C2242"/>
  <w15:chartTrackingRefBased/>
  <w15:docId w15:val="{4A32E24C-5A84-4488-BECD-85300839D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713A"/>
  </w:style>
  <w:style w:type="paragraph" w:styleId="Heading1">
    <w:name w:val="heading 1"/>
    <w:basedOn w:val="Normal"/>
    <w:next w:val="Normal"/>
    <w:link w:val="Heading1Char"/>
    <w:uiPriority w:val="9"/>
    <w:qFormat/>
    <w:rsid w:val="000E713A"/>
    <w:pPr>
      <w:keepNext/>
      <w:keepLines/>
      <w:numPr>
        <w:numId w:val="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0E713A"/>
    <w:pPr>
      <w:keepNext/>
      <w:keepLines/>
      <w:numPr>
        <w:ilvl w:val="1"/>
        <w:numId w:val="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0E713A"/>
    <w:pPr>
      <w:keepNext/>
      <w:keepLines/>
      <w:numPr>
        <w:ilvl w:val="2"/>
        <w:numId w:val="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0E713A"/>
    <w:pPr>
      <w:keepNext/>
      <w:keepLines/>
      <w:numPr>
        <w:ilvl w:val="3"/>
        <w:numId w:val="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0E713A"/>
    <w:pPr>
      <w:keepNext/>
      <w:keepLines/>
      <w:numPr>
        <w:ilvl w:val="4"/>
        <w:numId w:val="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0E713A"/>
    <w:pPr>
      <w:keepNext/>
      <w:keepLines/>
      <w:numPr>
        <w:ilvl w:val="5"/>
        <w:numId w:val="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0E713A"/>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E713A"/>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E713A"/>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E713A"/>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0E713A"/>
    <w:rPr>
      <w:rFonts w:asciiTheme="majorHAnsi" w:eastAsiaTheme="majorEastAsia" w:hAnsiTheme="majorHAnsi" w:cstheme="majorBidi"/>
      <w:color w:val="000000" w:themeColor="text1"/>
      <w:sz w:val="56"/>
      <w:szCs w:val="56"/>
    </w:rPr>
  </w:style>
  <w:style w:type="character" w:customStyle="1" w:styleId="Heading1Char">
    <w:name w:val="Heading 1 Char"/>
    <w:basedOn w:val="DefaultParagraphFont"/>
    <w:link w:val="Heading1"/>
    <w:uiPriority w:val="9"/>
    <w:rsid w:val="000E713A"/>
    <w:rPr>
      <w:rFonts w:asciiTheme="majorHAnsi" w:eastAsiaTheme="majorEastAsia" w:hAnsiTheme="majorHAnsi" w:cstheme="majorBidi"/>
      <w:b/>
      <w:bCs/>
      <w:smallCaps/>
      <w:color w:val="000000" w:themeColor="text1"/>
      <w:sz w:val="36"/>
      <w:szCs w:val="36"/>
    </w:rPr>
  </w:style>
  <w:style w:type="paragraph" w:styleId="Bibliography">
    <w:name w:val="Bibliography"/>
    <w:basedOn w:val="Normal"/>
    <w:next w:val="Normal"/>
    <w:uiPriority w:val="37"/>
    <w:unhideWhenUsed/>
    <w:rsid w:val="00DA33DE"/>
    <w:pPr>
      <w:tabs>
        <w:tab w:val="left" w:pos="384"/>
      </w:tabs>
      <w:spacing w:after="0" w:line="240" w:lineRule="auto"/>
      <w:ind w:left="384" w:hanging="384"/>
    </w:pPr>
  </w:style>
  <w:style w:type="character" w:customStyle="1" w:styleId="Heading2Char">
    <w:name w:val="Heading 2 Char"/>
    <w:basedOn w:val="DefaultParagraphFont"/>
    <w:link w:val="Heading2"/>
    <w:uiPriority w:val="9"/>
    <w:rsid w:val="000E713A"/>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0E713A"/>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0E713A"/>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0E713A"/>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0E713A"/>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0E713A"/>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E713A"/>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E713A"/>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0E713A"/>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0E713A"/>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0E713A"/>
    <w:rPr>
      <w:color w:val="5A5A5A" w:themeColor="text1" w:themeTint="A5"/>
      <w:spacing w:val="10"/>
    </w:rPr>
  </w:style>
  <w:style w:type="character" w:styleId="Strong">
    <w:name w:val="Strong"/>
    <w:basedOn w:val="DefaultParagraphFont"/>
    <w:uiPriority w:val="22"/>
    <w:qFormat/>
    <w:rsid w:val="000E713A"/>
    <w:rPr>
      <w:b/>
      <w:bCs/>
      <w:color w:val="000000" w:themeColor="text1"/>
    </w:rPr>
  </w:style>
  <w:style w:type="character" w:styleId="Emphasis">
    <w:name w:val="Emphasis"/>
    <w:basedOn w:val="DefaultParagraphFont"/>
    <w:uiPriority w:val="20"/>
    <w:qFormat/>
    <w:rsid w:val="000E713A"/>
    <w:rPr>
      <w:i/>
      <w:iCs/>
      <w:color w:val="auto"/>
    </w:rPr>
  </w:style>
  <w:style w:type="paragraph" w:styleId="NoSpacing">
    <w:name w:val="No Spacing"/>
    <w:uiPriority w:val="1"/>
    <w:qFormat/>
    <w:rsid w:val="000E713A"/>
    <w:pPr>
      <w:spacing w:after="0" w:line="240" w:lineRule="auto"/>
    </w:pPr>
  </w:style>
  <w:style w:type="paragraph" w:styleId="Quote">
    <w:name w:val="Quote"/>
    <w:basedOn w:val="Normal"/>
    <w:next w:val="Normal"/>
    <w:link w:val="QuoteChar"/>
    <w:uiPriority w:val="29"/>
    <w:qFormat/>
    <w:rsid w:val="000E713A"/>
    <w:pPr>
      <w:spacing w:before="160"/>
      <w:ind w:left="720" w:right="720"/>
    </w:pPr>
    <w:rPr>
      <w:i/>
      <w:iCs/>
      <w:color w:val="000000" w:themeColor="text1"/>
    </w:rPr>
  </w:style>
  <w:style w:type="character" w:customStyle="1" w:styleId="QuoteChar">
    <w:name w:val="Quote Char"/>
    <w:basedOn w:val="DefaultParagraphFont"/>
    <w:link w:val="Quote"/>
    <w:uiPriority w:val="29"/>
    <w:rsid w:val="000E713A"/>
    <w:rPr>
      <w:i/>
      <w:iCs/>
      <w:color w:val="000000" w:themeColor="text1"/>
    </w:rPr>
  </w:style>
  <w:style w:type="paragraph" w:styleId="IntenseQuote">
    <w:name w:val="Intense Quote"/>
    <w:basedOn w:val="Normal"/>
    <w:next w:val="Normal"/>
    <w:link w:val="IntenseQuoteChar"/>
    <w:uiPriority w:val="30"/>
    <w:qFormat/>
    <w:rsid w:val="000E713A"/>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0E713A"/>
    <w:rPr>
      <w:color w:val="000000" w:themeColor="text1"/>
      <w:shd w:val="clear" w:color="auto" w:fill="F2F2F2" w:themeFill="background1" w:themeFillShade="F2"/>
    </w:rPr>
  </w:style>
  <w:style w:type="character" w:styleId="SubtleEmphasis">
    <w:name w:val="Subtle Emphasis"/>
    <w:basedOn w:val="DefaultParagraphFont"/>
    <w:uiPriority w:val="19"/>
    <w:qFormat/>
    <w:rsid w:val="000E713A"/>
    <w:rPr>
      <w:i/>
      <w:iCs/>
      <w:color w:val="404040" w:themeColor="text1" w:themeTint="BF"/>
    </w:rPr>
  </w:style>
  <w:style w:type="character" w:styleId="IntenseEmphasis">
    <w:name w:val="Intense Emphasis"/>
    <w:basedOn w:val="DefaultParagraphFont"/>
    <w:uiPriority w:val="21"/>
    <w:qFormat/>
    <w:rsid w:val="000E713A"/>
    <w:rPr>
      <w:b/>
      <w:bCs/>
      <w:i/>
      <w:iCs/>
      <w:caps/>
    </w:rPr>
  </w:style>
  <w:style w:type="character" w:styleId="SubtleReference">
    <w:name w:val="Subtle Reference"/>
    <w:basedOn w:val="DefaultParagraphFont"/>
    <w:uiPriority w:val="31"/>
    <w:qFormat/>
    <w:rsid w:val="000E713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0E713A"/>
    <w:rPr>
      <w:b/>
      <w:bCs/>
      <w:smallCaps/>
      <w:u w:val="single"/>
    </w:rPr>
  </w:style>
  <w:style w:type="character" w:styleId="BookTitle">
    <w:name w:val="Book Title"/>
    <w:basedOn w:val="DefaultParagraphFont"/>
    <w:uiPriority w:val="33"/>
    <w:qFormat/>
    <w:rsid w:val="000E713A"/>
    <w:rPr>
      <w:b w:val="0"/>
      <w:bCs w:val="0"/>
      <w:smallCaps/>
      <w:spacing w:val="5"/>
    </w:rPr>
  </w:style>
  <w:style w:type="paragraph" w:styleId="TOCHeading">
    <w:name w:val="TOC Heading"/>
    <w:basedOn w:val="Heading1"/>
    <w:next w:val="Normal"/>
    <w:uiPriority w:val="39"/>
    <w:semiHidden/>
    <w:unhideWhenUsed/>
    <w:qFormat/>
    <w:rsid w:val="000E713A"/>
    <w:pPr>
      <w:outlineLvl w:val="9"/>
    </w:pPr>
  </w:style>
  <w:style w:type="paragraph" w:styleId="ListParagraph">
    <w:name w:val="List Paragraph"/>
    <w:basedOn w:val="Normal"/>
    <w:uiPriority w:val="34"/>
    <w:qFormat/>
    <w:rsid w:val="00EE3788"/>
    <w:pPr>
      <w:ind w:left="720"/>
      <w:contextualSpacing/>
    </w:pPr>
  </w:style>
  <w:style w:type="paragraph" w:styleId="Header">
    <w:name w:val="header"/>
    <w:basedOn w:val="Normal"/>
    <w:link w:val="HeaderChar"/>
    <w:uiPriority w:val="99"/>
    <w:unhideWhenUsed/>
    <w:rsid w:val="00A14B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4B78"/>
  </w:style>
  <w:style w:type="paragraph" w:styleId="Footer">
    <w:name w:val="footer"/>
    <w:basedOn w:val="Normal"/>
    <w:link w:val="FooterChar"/>
    <w:uiPriority w:val="99"/>
    <w:unhideWhenUsed/>
    <w:rsid w:val="00A14B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4B78"/>
  </w:style>
  <w:style w:type="paragraph" w:styleId="FootnoteText">
    <w:name w:val="footnote text"/>
    <w:basedOn w:val="Normal"/>
    <w:link w:val="FootnoteTextChar"/>
    <w:uiPriority w:val="99"/>
    <w:semiHidden/>
    <w:unhideWhenUsed/>
    <w:rsid w:val="00ED13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D1344"/>
    <w:rPr>
      <w:sz w:val="20"/>
      <w:szCs w:val="20"/>
    </w:rPr>
  </w:style>
  <w:style w:type="character" w:styleId="FootnoteReference">
    <w:name w:val="footnote reference"/>
    <w:basedOn w:val="DefaultParagraphFont"/>
    <w:uiPriority w:val="99"/>
    <w:semiHidden/>
    <w:unhideWhenUsed/>
    <w:rsid w:val="00ED1344"/>
    <w:rPr>
      <w:vertAlign w:val="superscript"/>
    </w:rPr>
  </w:style>
  <w:style w:type="character" w:styleId="CommentReference">
    <w:name w:val="annotation reference"/>
    <w:basedOn w:val="DefaultParagraphFont"/>
    <w:uiPriority w:val="99"/>
    <w:semiHidden/>
    <w:unhideWhenUsed/>
    <w:rsid w:val="00ED00D9"/>
    <w:rPr>
      <w:sz w:val="16"/>
      <w:szCs w:val="16"/>
    </w:rPr>
  </w:style>
  <w:style w:type="paragraph" w:styleId="CommentText">
    <w:name w:val="annotation text"/>
    <w:basedOn w:val="Normal"/>
    <w:link w:val="CommentTextChar"/>
    <w:uiPriority w:val="99"/>
    <w:semiHidden/>
    <w:unhideWhenUsed/>
    <w:rsid w:val="00ED00D9"/>
    <w:pPr>
      <w:spacing w:line="240" w:lineRule="auto"/>
    </w:pPr>
    <w:rPr>
      <w:sz w:val="20"/>
      <w:szCs w:val="20"/>
    </w:rPr>
  </w:style>
  <w:style w:type="character" w:customStyle="1" w:styleId="CommentTextChar">
    <w:name w:val="Comment Text Char"/>
    <w:basedOn w:val="DefaultParagraphFont"/>
    <w:link w:val="CommentText"/>
    <w:uiPriority w:val="99"/>
    <w:semiHidden/>
    <w:rsid w:val="00ED00D9"/>
    <w:rPr>
      <w:sz w:val="20"/>
      <w:szCs w:val="20"/>
    </w:rPr>
  </w:style>
  <w:style w:type="paragraph" w:styleId="CommentSubject">
    <w:name w:val="annotation subject"/>
    <w:basedOn w:val="CommentText"/>
    <w:next w:val="CommentText"/>
    <w:link w:val="CommentSubjectChar"/>
    <w:uiPriority w:val="99"/>
    <w:semiHidden/>
    <w:unhideWhenUsed/>
    <w:rsid w:val="00ED00D9"/>
    <w:rPr>
      <w:b/>
      <w:bCs/>
    </w:rPr>
  </w:style>
  <w:style w:type="character" w:customStyle="1" w:styleId="CommentSubjectChar">
    <w:name w:val="Comment Subject Char"/>
    <w:basedOn w:val="CommentTextChar"/>
    <w:link w:val="CommentSubject"/>
    <w:uiPriority w:val="99"/>
    <w:semiHidden/>
    <w:rsid w:val="00ED00D9"/>
    <w:rPr>
      <w:b/>
      <w:bCs/>
      <w:sz w:val="20"/>
      <w:szCs w:val="20"/>
    </w:rPr>
  </w:style>
  <w:style w:type="paragraph" w:styleId="BalloonText">
    <w:name w:val="Balloon Text"/>
    <w:basedOn w:val="Normal"/>
    <w:link w:val="BalloonTextChar"/>
    <w:uiPriority w:val="99"/>
    <w:semiHidden/>
    <w:unhideWhenUsed/>
    <w:rsid w:val="00ED00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00D9"/>
    <w:rPr>
      <w:rFonts w:ascii="Segoe UI" w:hAnsi="Segoe UI" w:cs="Segoe UI"/>
      <w:sz w:val="18"/>
      <w:szCs w:val="18"/>
    </w:rPr>
  </w:style>
  <w:style w:type="character" w:styleId="PlaceholderText">
    <w:name w:val="Placeholder Text"/>
    <w:basedOn w:val="DefaultParagraphFont"/>
    <w:uiPriority w:val="99"/>
    <w:semiHidden/>
    <w:rsid w:val="009378BC"/>
    <w:rPr>
      <w:color w:val="808080"/>
    </w:rPr>
  </w:style>
  <w:style w:type="character" w:styleId="Hyperlink">
    <w:name w:val="Hyperlink"/>
    <w:basedOn w:val="DefaultParagraphFont"/>
    <w:uiPriority w:val="99"/>
    <w:unhideWhenUsed/>
    <w:rsid w:val="00035BD7"/>
    <w:rPr>
      <w:color w:val="0563C1" w:themeColor="hyperlink"/>
      <w:u w:val="single"/>
    </w:rPr>
  </w:style>
  <w:style w:type="character" w:styleId="UnresolvedMention">
    <w:name w:val="Unresolved Mention"/>
    <w:basedOn w:val="DefaultParagraphFont"/>
    <w:uiPriority w:val="99"/>
    <w:semiHidden/>
    <w:unhideWhenUsed/>
    <w:rsid w:val="00035BD7"/>
    <w:rPr>
      <w:color w:val="605E5C"/>
      <w:shd w:val="clear" w:color="auto" w:fill="E1DFDD"/>
    </w:rPr>
  </w:style>
  <w:style w:type="character" w:styleId="FollowedHyperlink">
    <w:name w:val="FollowedHyperlink"/>
    <w:basedOn w:val="DefaultParagraphFont"/>
    <w:uiPriority w:val="99"/>
    <w:semiHidden/>
    <w:unhideWhenUsed/>
    <w:rsid w:val="009F4CD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2458686">
      <w:bodyDiv w:val="1"/>
      <w:marLeft w:val="0"/>
      <w:marRight w:val="0"/>
      <w:marTop w:val="0"/>
      <w:marBottom w:val="0"/>
      <w:divBdr>
        <w:top w:val="none" w:sz="0" w:space="0" w:color="auto"/>
        <w:left w:val="none" w:sz="0" w:space="0" w:color="auto"/>
        <w:bottom w:val="none" w:sz="0" w:space="0" w:color="auto"/>
        <w:right w:val="none" w:sz="0" w:space="0" w:color="auto"/>
      </w:divBdr>
    </w:div>
    <w:div w:id="1405831098">
      <w:bodyDiv w:val="1"/>
      <w:marLeft w:val="0"/>
      <w:marRight w:val="0"/>
      <w:marTop w:val="0"/>
      <w:marBottom w:val="0"/>
      <w:divBdr>
        <w:top w:val="none" w:sz="0" w:space="0" w:color="auto"/>
        <w:left w:val="none" w:sz="0" w:space="0" w:color="auto"/>
        <w:bottom w:val="none" w:sz="0" w:space="0" w:color="auto"/>
        <w:right w:val="none" w:sz="0" w:space="0" w:color="auto"/>
      </w:divBdr>
    </w:div>
    <w:div w:id="1897234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raft.github.io/"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kg.go.dev/github.com/coreos/etcd/functional/rpcpb?utm_source=godo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roups.google.com/g/raft-dev/c/t4xj6dJTP6E/m/d2D9LrWRza8J"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decentralizedthoughts.github.io/2020-12-12-raft-liveness-full-omission/" TargetMode="External"/><Relationship Id="rId4" Type="http://schemas.openxmlformats.org/officeDocument/2006/relationships/settings" Target="settings.xml"/><Relationship Id="rId9" Type="http://schemas.openxmlformats.org/officeDocument/2006/relationships/hyperlink" Target="https://github.com/ongardie/raft.tla/blob/master/raft.tl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9D1C43-A6C0-F241-B732-C96723B1DA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9</TotalTime>
  <Pages>3</Pages>
  <Words>4203</Words>
  <Characters>23960</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07</CharactersWithSpaces>
  <SharedDoc>false</SharedDoc>
  <HLinks>
    <vt:vector size="30" baseType="variant">
      <vt:variant>
        <vt:i4>3866714</vt:i4>
      </vt:variant>
      <vt:variant>
        <vt:i4>51</vt:i4>
      </vt:variant>
      <vt:variant>
        <vt:i4>0</vt:i4>
      </vt:variant>
      <vt:variant>
        <vt:i4>5</vt:i4>
      </vt:variant>
      <vt:variant>
        <vt:lpwstr>https://pkg.go.dev/github.com/coreos/etcd/functional/rpcpb?utm_source=godoc</vt:lpwstr>
      </vt:variant>
      <vt:variant>
        <vt:lpwstr>Case</vt:lpwstr>
      </vt:variant>
      <vt:variant>
        <vt:i4>5570652</vt:i4>
      </vt:variant>
      <vt:variant>
        <vt:i4>36</vt:i4>
      </vt:variant>
      <vt:variant>
        <vt:i4>0</vt:i4>
      </vt:variant>
      <vt:variant>
        <vt:i4>5</vt:i4>
      </vt:variant>
      <vt:variant>
        <vt:lpwstr>https://groups.google.com/g/raft-dev/c/t4xj6dJTP6E/m/d2D9LrWRza8J</vt:lpwstr>
      </vt:variant>
      <vt:variant>
        <vt:lpwstr/>
      </vt:variant>
      <vt:variant>
        <vt:i4>3670071</vt:i4>
      </vt:variant>
      <vt:variant>
        <vt:i4>33</vt:i4>
      </vt:variant>
      <vt:variant>
        <vt:i4>0</vt:i4>
      </vt:variant>
      <vt:variant>
        <vt:i4>5</vt:i4>
      </vt:variant>
      <vt:variant>
        <vt:lpwstr>https://decentralizedthoughts.github.io/2020-12-12-raft-liveness-full-omission/</vt:lpwstr>
      </vt:variant>
      <vt:variant>
        <vt:lpwstr/>
      </vt:variant>
      <vt:variant>
        <vt:i4>5439492</vt:i4>
      </vt:variant>
      <vt:variant>
        <vt:i4>18</vt:i4>
      </vt:variant>
      <vt:variant>
        <vt:i4>0</vt:i4>
      </vt:variant>
      <vt:variant>
        <vt:i4>5</vt:i4>
      </vt:variant>
      <vt:variant>
        <vt:lpwstr>https://github.com/ongardie/raft.tla/blob/master/raft.tla</vt:lpwstr>
      </vt:variant>
      <vt:variant>
        <vt:lpwstr/>
      </vt:variant>
      <vt:variant>
        <vt:i4>4653062</vt:i4>
      </vt:variant>
      <vt:variant>
        <vt:i4>15</vt:i4>
      </vt:variant>
      <vt:variant>
        <vt:i4>0</vt:i4>
      </vt:variant>
      <vt:variant>
        <vt:i4>5</vt:i4>
      </vt:variant>
      <vt:variant>
        <vt:lpwstr>https://raft.github.io/</vt:lpwstr>
      </vt:variant>
      <vt:variant>
        <vt:lpwstr>implementation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Pîrlea, Darius Foo</dc:creator>
  <cp:keywords/>
  <dc:description/>
  <cp:lastModifiedBy>George Pîrlea</cp:lastModifiedBy>
  <cp:revision>424</cp:revision>
  <cp:lastPrinted>2021-04-02T00:09:00Z</cp:lastPrinted>
  <dcterms:created xsi:type="dcterms:W3CDTF">2021-03-31T05:06:00Z</dcterms:created>
  <dcterms:modified xsi:type="dcterms:W3CDTF">2021-04-04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nalAbbreviations" value="true"/&gt;&lt;/prefs&gt;&lt;/data&gt;</vt:lpwstr>
  </property>
  <property fmtid="{D5CDD505-2E9C-101B-9397-08002B2CF9AE}" pid="3" name="ZOTERO_PREF_1">
    <vt:lpwstr>&lt;data data-version="3" zotero-version="5.0.96"&gt;&lt;session id="6dxcKPNK"/&gt;&lt;style id="http://www.zotero.org/styles/acm-sig-proceedings" hasBibliography="1" bibliographyStyleHasBeenSet="1"/&gt;&lt;prefs&gt;&lt;pref name="fieldType" value="Field"/&gt;&lt;pref name="automaticJour</vt:lpwstr>
  </property>
</Properties>
</file>